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F8156D" w14:textId="6F276E1A" w:rsidR="00EA26AF" w:rsidRPr="00B6094B" w:rsidRDefault="00802DAC" w:rsidP="00EA26AF">
      <w:pPr>
        <w:pStyle w:val="Title"/>
        <w:jc w:val="center"/>
        <w:rPr>
          <w:rFonts w:ascii="Times New Roman" w:hAnsi="Times New Roman" w:cs="Times New Roman"/>
          <w:b/>
          <w:sz w:val="48"/>
        </w:rPr>
      </w:pPr>
      <w:r w:rsidRPr="00B6094B">
        <w:rPr>
          <w:rFonts w:ascii="Times New Roman" w:hAnsi="Times New Roman" w:cs="Times New Roman"/>
          <w:b/>
          <w:sz w:val="48"/>
        </w:rPr>
        <w:t xml:space="preserve">Sentiment Analysis and </w:t>
      </w:r>
      <w:r w:rsidR="00EA26AF" w:rsidRPr="00B6094B">
        <w:rPr>
          <w:rFonts w:ascii="Times New Roman" w:hAnsi="Times New Roman" w:cs="Times New Roman"/>
          <w:b/>
          <w:sz w:val="48"/>
        </w:rPr>
        <w:t>Opinion Feature Extraction of Movie Reviews</w:t>
      </w:r>
    </w:p>
    <w:p w14:paraId="7C5ADC29" w14:textId="77777777" w:rsidR="00EA26AF" w:rsidRPr="00B6094B" w:rsidRDefault="00EA26AF" w:rsidP="00EA26AF"/>
    <w:p w14:paraId="44BD0615" w14:textId="63EA0715" w:rsidR="00EA26AF" w:rsidRPr="00B6094B" w:rsidRDefault="00EA26AF" w:rsidP="005503DF">
      <w:pPr>
        <w:jc w:val="center"/>
        <w:rPr>
          <w:b/>
          <w:sz w:val="24"/>
        </w:rPr>
      </w:pPr>
      <w:proofErr w:type="spellStart"/>
      <w:r w:rsidRPr="00B6094B">
        <w:rPr>
          <w:b/>
          <w:sz w:val="24"/>
        </w:rPr>
        <w:t>Lubaina</w:t>
      </w:r>
      <w:proofErr w:type="spellEnd"/>
      <w:r w:rsidRPr="00B6094B">
        <w:rPr>
          <w:b/>
          <w:sz w:val="24"/>
        </w:rPr>
        <w:t xml:space="preserve"> Kamran Siddiqui</w:t>
      </w:r>
    </w:p>
    <w:p w14:paraId="7B3F9303" w14:textId="44341DF0" w:rsidR="005503DF" w:rsidRDefault="00EA26AF" w:rsidP="005503DF">
      <w:pPr>
        <w:jc w:val="center"/>
        <w:rPr>
          <w:b/>
          <w:sz w:val="24"/>
        </w:rPr>
      </w:pPr>
      <w:r w:rsidRPr="00B6094B">
        <w:rPr>
          <w:b/>
          <w:sz w:val="24"/>
        </w:rPr>
        <w:t>F2019114006@umt.edu.pk</w:t>
      </w:r>
    </w:p>
    <w:p w14:paraId="6F1F8054" w14:textId="60536B13" w:rsidR="00792802" w:rsidRPr="005503DF" w:rsidRDefault="00EA26AF" w:rsidP="005503DF">
      <w:pPr>
        <w:jc w:val="center"/>
        <w:rPr>
          <w:b/>
        </w:rPr>
      </w:pPr>
      <w:r w:rsidRPr="005503DF">
        <w:rPr>
          <w:b/>
        </w:rPr>
        <w:t>University of Management and Technology, Lahore.</w:t>
      </w:r>
    </w:p>
    <w:p w14:paraId="10F8E00E" w14:textId="6FAFCCB8" w:rsidR="00C013DD" w:rsidRPr="00FF58D8" w:rsidRDefault="006A54EB" w:rsidP="00FF58D8">
      <w:pPr>
        <w:pStyle w:val="Quote"/>
        <w:jc w:val="both"/>
        <w:rPr>
          <w:b/>
          <w:sz w:val="28"/>
        </w:rPr>
      </w:pPr>
      <w:r w:rsidRPr="008F7101">
        <w:rPr>
          <w:b/>
          <w:sz w:val="24"/>
        </w:rPr>
        <w:t>Abstract:</w:t>
      </w:r>
      <w:r w:rsidR="00FF58D8">
        <w:rPr>
          <w:b/>
          <w:sz w:val="24"/>
        </w:rPr>
        <w:t xml:space="preserve"> </w:t>
      </w:r>
      <w:r w:rsidRPr="00FF58D8">
        <w:rPr>
          <w:bCs/>
          <w:sz w:val="24"/>
        </w:rPr>
        <w:t xml:space="preserve">Sentiment analysis or opinion mining can be described as study of </w:t>
      </w:r>
      <w:r w:rsidR="00187181" w:rsidRPr="00FF58D8">
        <w:rPr>
          <w:bCs/>
          <w:sz w:val="24"/>
        </w:rPr>
        <w:t xml:space="preserve">public opinion </w:t>
      </w:r>
      <w:r w:rsidR="00712093" w:rsidRPr="00FF58D8">
        <w:rPr>
          <w:bCs/>
          <w:sz w:val="24"/>
        </w:rPr>
        <w:t>on politics, sports, products,</w:t>
      </w:r>
      <w:r w:rsidR="00187181" w:rsidRPr="00FF58D8">
        <w:rPr>
          <w:bCs/>
          <w:sz w:val="24"/>
        </w:rPr>
        <w:t xml:space="preserve"> movies</w:t>
      </w:r>
      <w:r w:rsidR="00712093" w:rsidRPr="00FF58D8">
        <w:rPr>
          <w:bCs/>
          <w:sz w:val="24"/>
        </w:rPr>
        <w:t xml:space="preserve"> or any other are</w:t>
      </w:r>
      <w:r w:rsidR="006946BD" w:rsidRPr="00FF58D8">
        <w:rPr>
          <w:bCs/>
          <w:sz w:val="24"/>
        </w:rPr>
        <w:t>a</w:t>
      </w:r>
      <w:r w:rsidR="00712093" w:rsidRPr="00FF58D8">
        <w:rPr>
          <w:bCs/>
          <w:sz w:val="24"/>
        </w:rPr>
        <w:t xml:space="preserve"> of interest</w:t>
      </w:r>
      <w:r w:rsidR="00187181" w:rsidRPr="00FF58D8">
        <w:rPr>
          <w:bCs/>
          <w:sz w:val="24"/>
        </w:rPr>
        <w:t xml:space="preserve">. Because of social media </w:t>
      </w:r>
      <w:r w:rsidR="00712093" w:rsidRPr="00FF58D8">
        <w:rPr>
          <w:bCs/>
          <w:sz w:val="24"/>
        </w:rPr>
        <w:t>access,</w:t>
      </w:r>
      <w:r w:rsidR="00187181" w:rsidRPr="00FF58D8">
        <w:rPr>
          <w:bCs/>
          <w:sz w:val="24"/>
        </w:rPr>
        <w:t xml:space="preserve"> it has become rather easy to give out opinion on anything and it has made easier for the researchers to work because of immense amount of data. Sentiment analysis is </w:t>
      </w:r>
      <w:r w:rsidR="00CA57AB" w:rsidRPr="00FF58D8">
        <w:rPr>
          <w:bCs/>
          <w:sz w:val="24"/>
        </w:rPr>
        <w:t>a subset of Natural Language P</w:t>
      </w:r>
      <w:r w:rsidR="00187181" w:rsidRPr="00FF58D8">
        <w:rPr>
          <w:bCs/>
          <w:sz w:val="24"/>
        </w:rPr>
        <w:t>rocessing</w:t>
      </w:r>
      <w:r w:rsidR="006946BD" w:rsidRPr="00FF58D8">
        <w:rPr>
          <w:bCs/>
          <w:sz w:val="24"/>
        </w:rPr>
        <w:t>, a subfield of Artificial Intelligence</w:t>
      </w:r>
      <w:r w:rsidR="00187181" w:rsidRPr="00FF58D8">
        <w:rPr>
          <w:bCs/>
          <w:sz w:val="24"/>
        </w:rPr>
        <w:t>. In this paper</w:t>
      </w:r>
      <w:r w:rsidR="00CA57AB" w:rsidRPr="00FF58D8">
        <w:rPr>
          <w:bCs/>
          <w:sz w:val="24"/>
        </w:rPr>
        <w:t>,</w:t>
      </w:r>
      <w:r w:rsidR="00187181" w:rsidRPr="00FF58D8">
        <w:rPr>
          <w:bCs/>
          <w:sz w:val="24"/>
        </w:rPr>
        <w:t xml:space="preserve"> we have </w:t>
      </w:r>
      <w:r w:rsidR="00CA57AB" w:rsidRPr="00FF58D8">
        <w:rPr>
          <w:bCs/>
          <w:sz w:val="24"/>
        </w:rPr>
        <w:t>performed opinion mining of M</w:t>
      </w:r>
      <w:r w:rsidR="00187181" w:rsidRPr="00FF58D8">
        <w:rPr>
          <w:bCs/>
          <w:sz w:val="24"/>
        </w:rPr>
        <w:t xml:space="preserve">ovie reviews on </w:t>
      </w:r>
      <w:r w:rsidR="00B85CB7" w:rsidRPr="00FF58D8">
        <w:rPr>
          <w:bCs/>
          <w:sz w:val="24"/>
        </w:rPr>
        <w:t>Rotten Tomatoes</w:t>
      </w:r>
      <w:r w:rsidR="00CA57AB" w:rsidRPr="00FF58D8">
        <w:rPr>
          <w:bCs/>
          <w:sz w:val="24"/>
        </w:rPr>
        <w:t xml:space="preserve"> </w:t>
      </w:r>
      <w:r w:rsidR="006946BD" w:rsidRPr="00FF58D8">
        <w:rPr>
          <w:bCs/>
          <w:sz w:val="24"/>
        </w:rPr>
        <w:t xml:space="preserve">Dataset </w:t>
      </w:r>
      <w:r w:rsidR="00CA57AB" w:rsidRPr="00FF58D8">
        <w:rPr>
          <w:bCs/>
          <w:sz w:val="24"/>
        </w:rPr>
        <w:t>using three algorithms;</w:t>
      </w:r>
      <w:r w:rsidR="00187181" w:rsidRPr="00FF58D8">
        <w:rPr>
          <w:bCs/>
          <w:sz w:val="24"/>
        </w:rPr>
        <w:t xml:space="preserve"> Logistic regression, Naïve Baye</w:t>
      </w:r>
      <w:r w:rsidR="0058569A" w:rsidRPr="00FF58D8">
        <w:rPr>
          <w:bCs/>
          <w:sz w:val="24"/>
        </w:rPr>
        <w:t>s</w:t>
      </w:r>
      <w:r w:rsidR="00187181" w:rsidRPr="00FF58D8">
        <w:rPr>
          <w:bCs/>
          <w:sz w:val="24"/>
        </w:rPr>
        <w:t xml:space="preserve"> and </w:t>
      </w:r>
      <w:r w:rsidR="0058569A" w:rsidRPr="00FF58D8">
        <w:rPr>
          <w:bCs/>
          <w:sz w:val="24"/>
        </w:rPr>
        <w:t xml:space="preserve">Decision Tree. This research serves as a comparison between mentioned three algorithms, we have focus on the training set as the main objective to present the retrieval of optimal probability thresholds using the ROC Curve and results are </w:t>
      </w:r>
      <w:r w:rsidR="006946BD" w:rsidRPr="00FF58D8">
        <w:rPr>
          <w:bCs/>
          <w:sz w:val="24"/>
        </w:rPr>
        <w:t xml:space="preserve">further </w:t>
      </w:r>
      <w:r w:rsidR="0058569A" w:rsidRPr="00FF58D8">
        <w:rPr>
          <w:bCs/>
          <w:sz w:val="24"/>
        </w:rPr>
        <w:t>compared using confusion matrix.</w:t>
      </w:r>
    </w:p>
    <w:p w14:paraId="6808FCC9" w14:textId="40FB559A" w:rsidR="00C013DD" w:rsidRPr="00B6094B" w:rsidRDefault="00C013DD" w:rsidP="006A54EB">
      <w:pPr>
        <w:rPr>
          <w:bCs/>
        </w:rPr>
        <w:sectPr w:rsidR="00C013DD" w:rsidRPr="00B6094B" w:rsidSect="009F7EBB">
          <w:pgSz w:w="12240" w:h="15840"/>
          <w:pgMar w:top="1440" w:right="1440" w:bottom="1440" w:left="1440" w:header="720" w:footer="720" w:gutter="0"/>
          <w:cols w:space="720"/>
          <w:docGrid w:linePitch="360"/>
        </w:sectPr>
      </w:pPr>
      <w:r w:rsidRPr="00FF58D8">
        <w:rPr>
          <w:b/>
          <w:bCs/>
          <w:sz w:val="24"/>
        </w:rPr>
        <w:t>Keywords</w:t>
      </w:r>
      <w:r w:rsidRPr="00FF58D8">
        <w:rPr>
          <w:bCs/>
          <w:sz w:val="24"/>
        </w:rPr>
        <w:t>- Artificial</w:t>
      </w:r>
      <w:r>
        <w:rPr>
          <w:bCs/>
        </w:rPr>
        <w:t xml:space="preserve"> Intelligence, Sentiment Analysis, NLP, Opinion Mining, Naïve Bayes, Decision Tree, Logistic Regression.</w:t>
      </w:r>
    </w:p>
    <w:p w14:paraId="5926046E" w14:textId="68BD7F2A" w:rsidR="00FA60E4" w:rsidRPr="00B6094B" w:rsidRDefault="00E054B6" w:rsidP="00EA26AF">
      <w:pPr>
        <w:pStyle w:val="Heading1"/>
        <w:rPr>
          <w:rFonts w:ascii="Times New Roman" w:hAnsi="Times New Roman" w:cs="Times New Roman"/>
          <w:b/>
          <w:color w:val="000000" w:themeColor="text1"/>
        </w:rPr>
      </w:pPr>
      <w:r w:rsidRPr="00B6094B">
        <w:rPr>
          <w:rFonts w:ascii="Times New Roman" w:hAnsi="Times New Roman" w:cs="Times New Roman"/>
          <w:b/>
          <w:color w:val="000000" w:themeColor="text1"/>
        </w:rPr>
        <w:t>INTRODUCTION</w:t>
      </w:r>
      <w:r w:rsidR="00BB58C4" w:rsidRPr="00B6094B">
        <w:rPr>
          <w:rFonts w:ascii="Times New Roman" w:hAnsi="Times New Roman" w:cs="Times New Roman"/>
          <w:b/>
          <w:color w:val="000000" w:themeColor="text1"/>
        </w:rPr>
        <w:t>:</w:t>
      </w:r>
    </w:p>
    <w:p w14:paraId="298E5011" w14:textId="52C1701B" w:rsidR="00802DAC" w:rsidRPr="00B6094B" w:rsidRDefault="00B925BD" w:rsidP="00E36119">
      <w:r w:rsidRPr="00B6094B">
        <w:t>Natural Language Processing, NLP is a subdomain of Artificial Intelligence. NLP mines meaning from natural languages and makes decision in accordance to that information. Sentiment Analysis or Opinion mining makes use of Natural Language Process to identify, extract, measure a</w:t>
      </w:r>
      <w:r w:rsidR="00C5690A" w:rsidRPr="00B6094B">
        <w:t>nd study sentiments or meanings</w:t>
      </w:r>
      <w:r w:rsidRPr="00B6094B">
        <w:t xml:space="preserve"> </w:t>
      </w:r>
      <w:r w:rsidR="00C5690A" w:rsidRPr="00B6094B">
        <w:fldChar w:fldCharType="begin" w:fldLock="1"/>
      </w:r>
      <w:r w:rsidR="00741056" w:rsidRPr="00B6094B">
        <w:instrText>ADDIN CSL_CITATION {"citationItems":[{"id":"ITEM-1","itemData":{"DOI":"10.1109/ISCMI.2018.8703235","ISBN":"9781728113012","abstract":"Sentiment analysis identifies a user's attitude towards a service, a topic or an event and it is very useful for companies that receive many written reviews of their services. We investigate the effect of feature extraction techniques on supervised machine learning classifiers using four different performance metrics using a publicly available movie review dataset. Our objective is to explore different classification algorithms as well as utilizing diverse feature extractors and compare outcomes and finally select the trio of feature extraction technique, classification algorithm and performance metric with the best result for the movie review classification use case.","author":[{"dropping-particle":"","family":"Mtetwa","given":"Nhamo","non-dropping-particle":"","parse-names":false,"suffix":""},{"dropping-particle":"","family":"Awukam","given":"Awukam Ojang","non-dropping-particle":"","parse-names":false,"suffix":""},{"dropping-particle":"","family":"Yousefi","given":"Mehdi","non-dropping-particle":"","parse-names":false,"suffix":""}],"container-title":"5th International Conference on Soft Computing and Machine Intelligence, ISCMI 2018","id":"ITEM-1","issued":{"date-parts":[["2018"]]},"page":"67-71","title":"Feature Extraction and Classification of Movie Reviews","type":"article-journal"},"uris":["http://www.mendeley.com/documents/?uuid=b2ee8107-513b-4763-a15f-c9080aa8c453"]}],"mendeley":{"formattedCitation":"(Mtetwa et al., 2018)","plainTextFormattedCitation":"(Mtetwa et al., 2018)","previouslyFormattedCitation":"(Mtetwa et al., 2018)"},"properties":{"noteIndex":0},"schema":"https://github.com/citation-style-language/schema/raw/master/csl-citation.json"}</w:instrText>
      </w:r>
      <w:r w:rsidR="00C5690A" w:rsidRPr="00B6094B">
        <w:fldChar w:fldCharType="separate"/>
      </w:r>
      <w:r w:rsidR="00C5690A" w:rsidRPr="00B6094B">
        <w:rPr>
          <w:noProof/>
        </w:rPr>
        <w:t>(Mtetwa et al., 2018)</w:t>
      </w:r>
      <w:r w:rsidR="00C5690A" w:rsidRPr="00B6094B">
        <w:fldChar w:fldCharType="end"/>
      </w:r>
      <w:r w:rsidR="00C5690A" w:rsidRPr="00B6094B">
        <w:t xml:space="preserve">. </w:t>
      </w:r>
      <w:r w:rsidRPr="00B6094B">
        <w:t xml:space="preserve">NLP research work has been around since </w:t>
      </w:r>
      <w:r w:rsidR="00E75E5C" w:rsidRPr="00B6094B">
        <w:t>many</w:t>
      </w:r>
      <w:r w:rsidRPr="00B6094B">
        <w:t xml:space="preserve"> years, but its usage has greatly increased ever since digitalization and internet has sky rocketed. </w:t>
      </w:r>
      <w:r w:rsidR="00802DAC" w:rsidRPr="00B6094B">
        <w:t xml:space="preserve">Basics of natural language processing lie in many different disciplines such </w:t>
      </w:r>
      <w:r w:rsidR="00EB06D1" w:rsidRPr="00B6094B">
        <w:t>as Math, Engineering, Robotics</w:t>
      </w:r>
      <w:r w:rsidR="00802DAC" w:rsidRPr="00B6094B">
        <w:t>, Electronics and Artificial Intelligence</w:t>
      </w:r>
      <w:sdt>
        <w:sdtPr>
          <w:id w:val="-424650315"/>
          <w:citation/>
        </w:sdtPr>
        <w:sdtContent>
          <w:r w:rsidR="00802DAC" w:rsidRPr="00B6094B">
            <w:fldChar w:fldCharType="begin"/>
          </w:r>
          <w:r w:rsidR="00802DAC" w:rsidRPr="00B6094B">
            <w:instrText xml:space="preserve"> CITATION Gob19 \l 1033 </w:instrText>
          </w:r>
          <w:r w:rsidR="00802DAC" w:rsidRPr="00B6094B">
            <w:fldChar w:fldCharType="separate"/>
          </w:r>
          <w:r w:rsidR="00A13DC6" w:rsidRPr="00B6094B">
            <w:rPr>
              <w:noProof/>
            </w:rPr>
            <w:t xml:space="preserve"> (Chowdhury, 2019)</w:t>
          </w:r>
          <w:r w:rsidR="00802DAC" w:rsidRPr="00B6094B">
            <w:fldChar w:fldCharType="end"/>
          </w:r>
        </w:sdtContent>
      </w:sdt>
      <w:r w:rsidR="00802DAC" w:rsidRPr="00B6094B">
        <w:t xml:space="preserve">. Natural language processing is considered as one of the difficult areas because of the nature of human language. Predictive text in emails or in google search, advertisement on social media speech to text and text to speech transformation, language translation and much more. Earlier language based NLP techniques were the focus in limited </w:t>
      </w:r>
      <w:r w:rsidR="001C204B">
        <w:t>f</w:t>
      </w:r>
      <w:r w:rsidR="00802DAC" w:rsidRPr="00B6094B">
        <w:t>ields but now a day’s researchers are more down towards usi</w:t>
      </w:r>
      <w:r w:rsidR="001C204B">
        <w:t xml:space="preserve">ng machine learning and </w:t>
      </w:r>
      <w:r w:rsidR="001E6541" w:rsidRPr="00B6094B">
        <w:t>Statistical</w:t>
      </w:r>
      <w:r w:rsidR="00802DAC" w:rsidRPr="00B6094B">
        <w:t xml:space="preserve"> methods for applying natural language processing techniques. This trend has given AI a new outlook to explore and predict analysis on sentiments of people; therefore, Sentiment Analysis came into being.</w:t>
      </w:r>
    </w:p>
    <w:p w14:paraId="02C27A36" w14:textId="2C7C71E3" w:rsidR="00B925BD" w:rsidRPr="00B6094B" w:rsidRDefault="00B925BD" w:rsidP="00E36119">
      <w:r w:rsidRPr="00B6094B">
        <w:t xml:space="preserve">With the </w:t>
      </w:r>
      <w:r w:rsidR="00E75E5C" w:rsidRPr="00B6094B">
        <w:t xml:space="preserve">advent of Web 2.0 and </w:t>
      </w:r>
      <w:r w:rsidR="0052559A" w:rsidRPr="00B6094B">
        <w:t xml:space="preserve">3.0, </w:t>
      </w:r>
      <w:r w:rsidRPr="00B6094B">
        <w:t>usage of social media sites, people from all over the world express their opinions about various topics now more openly</w:t>
      </w:r>
      <w:r w:rsidR="0052559A" w:rsidRPr="00B6094B">
        <w:t xml:space="preserve"> </w:t>
      </w:r>
      <w:r w:rsidR="0052559A" w:rsidRPr="00B6094B">
        <w:fldChar w:fldCharType="begin" w:fldLock="1"/>
      </w:r>
      <w:r w:rsidR="0052559A" w:rsidRPr="00B6094B">
        <w:instrText>ADDIN CSL_CITATION {"citationItems":[{"id":"ITEM-1","itemData":{"DOI":"10.4304/jetwi.5.4.367-371","ISSN":"17980461","abstract":"Sentiment Analysis (SA), an application of Natural Language processing (NLP), has been witnessed a blooming interest over the past decade. It is also known as opinion mining, mood extraction and emotion analysis. The basic in opinion mining is classifying the polarity of text in terms of positive (good), negative (bad) or neutral (surprise). Mood Extraction automates the decision making performed by human. It is the important aspect for capturing public opinion about product preferences, marketing campaigns, political movements, social events and company strategies. In addition to sentiment analysis for English and other European languages, this task is applied on various Indian languages like Bengali, Hindi, Telugu and Malayalam. This paper describes the survey on main approaches for performing sentiment extraction. © 2013 ACADEMY PUBLISHER.","author":[{"dropping-particle":"","family":"Kaur","given":"Amandeep","non-dropping-particle":"","parse-names":false,"suffix":""},{"dropping-particle":"","family":"Gupta","given":"Vishal","non-dropping-particle":"","parse-names":false,"suffix":""}],"container-title":"Journal of Emerging Technologies in Web Intelligence","id":"ITEM-1","issue":"4","issued":{"date-parts":[["2013"]]},"page":"367-371","title":"A survey on sentiment analysis and opinion mining techniques","type":"article-journal","volume":"5"},"uris":["http://www.mendeley.com/documents/?uuid=d337cbf1-a5bd-4c6c-8773-3ccc60c46c9e"]}],"mendeley":{"formattedCitation":"(Kaur &amp; Gupta, 2013)","plainTextFormattedCitation":"(Kaur &amp; Gupta, 2013)","previouslyFormattedCitation":"(Kaur &amp; Gupta, 2013)"},"properties":{"noteIndex":0},"schema":"https://github.com/citation-style-language/schema/raw/master/csl-citation.json"}</w:instrText>
      </w:r>
      <w:r w:rsidR="0052559A" w:rsidRPr="00B6094B">
        <w:fldChar w:fldCharType="separate"/>
      </w:r>
      <w:r w:rsidR="0052559A" w:rsidRPr="00B6094B">
        <w:rPr>
          <w:noProof/>
        </w:rPr>
        <w:t>(Kaur &amp; Gupta, 2013)</w:t>
      </w:r>
      <w:r w:rsidR="0052559A" w:rsidRPr="00B6094B">
        <w:fldChar w:fldCharType="end"/>
      </w:r>
      <w:r w:rsidRPr="00B6094B">
        <w:t xml:space="preserve">. Since the advent of blogging on Facebook, Instagram, Twitter, etc. people share their views, opinion, and judgement by reviewing various products, movies, restaurants, etc. </w:t>
      </w:r>
    </w:p>
    <w:p w14:paraId="4497CFAC" w14:textId="209D90FD" w:rsidR="006F5F71" w:rsidRPr="00B6094B" w:rsidRDefault="00B925BD" w:rsidP="00FB3C05">
      <w:r w:rsidRPr="00B6094B">
        <w:t>Modern</w:t>
      </w:r>
      <w:r w:rsidR="006C6BAA" w:rsidRPr="00B6094B">
        <w:t xml:space="preserve"> </w:t>
      </w:r>
      <w:r w:rsidR="0099694A" w:rsidRPr="00B6094B">
        <w:t>boom in technology</w:t>
      </w:r>
      <w:r w:rsidR="006C6BAA" w:rsidRPr="00B6094B">
        <w:t xml:space="preserve"> such as big data, mobile technologies, </w:t>
      </w:r>
      <w:r w:rsidR="00BB1A2C" w:rsidRPr="00B6094B">
        <w:t>and social</w:t>
      </w:r>
      <w:r w:rsidR="006C6BAA" w:rsidRPr="00B6094B">
        <w:t xml:space="preserve"> media ha</w:t>
      </w:r>
      <w:r w:rsidR="0099694A" w:rsidRPr="00B6094B">
        <w:t>s</w:t>
      </w:r>
      <w:r w:rsidR="006C6BAA" w:rsidRPr="00B6094B">
        <w:t xml:space="preserve"> </w:t>
      </w:r>
      <w:r w:rsidR="0099694A" w:rsidRPr="00B6094B">
        <w:t xml:space="preserve">allowed </w:t>
      </w:r>
      <w:r w:rsidR="006C6BAA" w:rsidRPr="00B6094B">
        <w:t xml:space="preserve">the creation of many new research opportunities and challenges. </w:t>
      </w:r>
      <w:r w:rsidR="00BB1A2C" w:rsidRPr="00B6094B">
        <w:t>Sentiment Analysis, Opinion or Emotion mining provides organization an edge over their competitors by extracting insights about particular subjects. Monitoring social media gives a wider public point of view, predicts the ongoing trends and helps to make certain decisions. Organizations can improve their quality of products and services based on reviews by people. This gives a positive impression on their organization’s reputation.  Sentiment Analysis assists people with the help of recommendation systems. Such systems plays a vital role in decision-making process of the user. Recommendation systems evaluate user’s opinion and sentiments and help to predict what kind of items are be recommended to users or not. The outcome of sentiment analysis can help recognize the stance of people towards certain policies and products.</w:t>
      </w:r>
      <w:r w:rsidR="00BC32C3" w:rsidRPr="00B6094B">
        <w:fldChar w:fldCharType="begin" w:fldLock="1"/>
      </w:r>
      <w:r w:rsidR="00C5690A" w:rsidRPr="00B6094B">
        <w:instrText>ADDIN CSL_CITATION {"citationItems":[{"id":"ITEM-1","itemData":{"DOI":"10.5120/ijca2019918756","ISBN":"2017916005","abstract":"Sentiment analysis is the analysis of emotions and opinions from any form of text. Sentiment analysis is also termed as opinion mining. Sentiment analysis of the data is very useful to express the opinion of the mass or group or any individual. This technique is used to find the sentiment of the person with respect to a given source of content. Social media and other online platforms contain a huge amount of the data in the form of tweets, blogs, and updates on the status, posts, etc. In this paper, we have analyzed the Movie reviews using various techniques like Naïve Bayes, K-Nearest Neighbour and Random Forest.","author":[{"dropping-particle":"","family":"M","given":"Mamtesh","non-dropping-particle":"","parse-names":false,"suffix":""},{"dropping-particle":"","family":"Mehla","given":"Seema","non-dropping-particle":"","parse-names":false,"suffix":""}],"container-title":"International Journal of Computer Applications","id":"ITEM-1","issue":"50","issued":{"date-parts":[["2019"]]},"page":"25-28","title":"Sentiment Analysis of Movie Reviews using Machine Learning Classifiers","type":"article-journal","volume":"182"},"uris":["http://www.mendeley.com/documents/?uuid=030f1009-7936-43ed-b6a9-30e4fe506b81"]}],"mendeley":{"formattedCitation":"(M &amp; Mehla, 2019)","plainTextFormattedCitation":"(M &amp; Mehla, 2019)","previouslyFormattedCitation":"(M &amp; Mehla, 2019)"},"properties":{"noteIndex":0},"schema":"https://github.com/citation-style-language/schema/raw/master/csl-citation.json"}</w:instrText>
      </w:r>
      <w:r w:rsidR="00BC32C3" w:rsidRPr="00B6094B">
        <w:fldChar w:fldCharType="separate"/>
      </w:r>
      <w:r w:rsidR="00BC32C3" w:rsidRPr="00B6094B">
        <w:rPr>
          <w:noProof/>
        </w:rPr>
        <w:t>(M &amp; Mehla, 2019)</w:t>
      </w:r>
      <w:r w:rsidR="00BC32C3" w:rsidRPr="00B6094B">
        <w:fldChar w:fldCharType="end"/>
      </w:r>
    </w:p>
    <w:p w14:paraId="7FF754EA" w14:textId="28C18DC6" w:rsidR="00741056" w:rsidRPr="00B6094B" w:rsidRDefault="00DE5353" w:rsidP="00FB3C05">
      <w:r w:rsidRPr="00B6094B">
        <w:t xml:space="preserve">Because of so much advancement and possibilities, multiple organizations have started mining opinion of users on various topics. One of the best examples is movie reviews. Movie reviews can help determine whether the reviewer has given a positive, negative or neutral opinion on a movie. This analysis of movie reviews can help us understand if the movie has created a good or bad reputation among other movies. </w:t>
      </w:r>
      <w:r w:rsidR="00827D80" w:rsidRPr="00B6094B">
        <w:t>People rate different movies by giving reviews and based on their opinions we can perform various machine learning and rule based techniques to determine whether</w:t>
      </w:r>
      <w:r w:rsidRPr="00B6094B">
        <w:t xml:space="preserve"> the review is positive or </w:t>
      </w:r>
      <w:r w:rsidR="00827D80" w:rsidRPr="00B6094B">
        <w:t>negative.</w:t>
      </w:r>
      <w:r w:rsidR="00741056" w:rsidRPr="00B6094B">
        <w:fldChar w:fldCharType="begin" w:fldLock="1"/>
      </w:r>
      <w:r w:rsidR="009A1939" w:rsidRPr="00B6094B">
        <w:instrText>ADDIN CSL_CITATION {"citationItems":[{"id":"ITEM-1","itemData":{"author":[{"dropping-particle":"","family":"Agarwal","given":"Basant","non-dropping-particle":"","parse-names":false,"suffix":""},{"dropping-particle":"","family":"Mittal","given":"Namita","non-dropping-particle":"","parse-names":false,"suffix":""}],"id":"ITEM-1","issued":{"date-parts":[["2013"]]},"page":"13-24","title":"LNCS 7817 - Optimal Feature Selection for Sentiment Analysis","type":"article-journal"},"uris":["http://www.mendeley.com/documents/?uuid=aa796cfa-c93b-4a67-a7bb-61b2abf4af06"]}],"mendeley":{"formattedCitation":"(Agarwal &amp; Mittal, 2013)","plainTextFormattedCitation":"(Agarwal &amp; Mittal, 2013)","previouslyFormattedCitation":"(Agarwal &amp; Mittal, 2013)"},"properties":{"noteIndex":0},"schema":"https://github.com/citation-style-language/schema/raw/master/csl-citation.json"}</w:instrText>
      </w:r>
      <w:r w:rsidR="00741056" w:rsidRPr="00B6094B">
        <w:fldChar w:fldCharType="separate"/>
      </w:r>
      <w:r w:rsidR="00741056" w:rsidRPr="00B6094B">
        <w:rPr>
          <w:noProof/>
        </w:rPr>
        <w:t>(Agarwal &amp; Mittal, 2013)</w:t>
      </w:r>
      <w:r w:rsidR="00741056" w:rsidRPr="00B6094B">
        <w:fldChar w:fldCharType="end"/>
      </w:r>
      <w:r w:rsidR="00741056" w:rsidRPr="00B6094B">
        <w:t>.</w:t>
      </w:r>
    </w:p>
    <w:p w14:paraId="21B25AF8" w14:textId="344B2303" w:rsidR="00F6669F" w:rsidRPr="00B6094B" w:rsidRDefault="003F677F" w:rsidP="00FB3C05">
      <w:r w:rsidRPr="00B6094B">
        <w:t>In this paper, we are going to perform opinion mining based on movie reviews</w:t>
      </w:r>
      <w:r w:rsidR="00D8221A" w:rsidRPr="00B6094B">
        <w:t>.</w:t>
      </w:r>
      <w:r w:rsidR="007464ED" w:rsidRPr="00B6094B">
        <w:t xml:space="preserve"> Various </w:t>
      </w:r>
      <w:r w:rsidR="002C4FC0" w:rsidRPr="00B6094B">
        <w:t>algorithms</w:t>
      </w:r>
      <w:r w:rsidR="0095777A" w:rsidRPr="00B6094B">
        <w:t xml:space="preserve"> help us</w:t>
      </w:r>
      <w:r w:rsidR="00FD5E8C" w:rsidRPr="00B6094B">
        <w:t xml:space="preserve"> determine the sentiment of movie for example</w:t>
      </w:r>
      <w:r w:rsidR="00693EAD" w:rsidRPr="00B6094B">
        <w:t xml:space="preserve"> Naïve Bayes</w:t>
      </w:r>
      <w:r w:rsidR="00FD5E8C" w:rsidRPr="00B6094B">
        <w:t>, Logistic Regression</w:t>
      </w:r>
      <w:r w:rsidR="002C4FC0" w:rsidRPr="00B6094B">
        <w:t xml:space="preserve"> and </w:t>
      </w:r>
      <w:r w:rsidR="00693EAD" w:rsidRPr="00B6094B">
        <w:t>Decision</w:t>
      </w:r>
      <w:r w:rsidR="002C4FC0" w:rsidRPr="00B6094B">
        <w:t xml:space="preserve"> </w:t>
      </w:r>
      <w:r w:rsidR="00693EAD" w:rsidRPr="00B6094B">
        <w:t>Tree</w:t>
      </w:r>
      <w:r w:rsidR="002C4FC0" w:rsidRPr="00B6094B">
        <w:t>.</w:t>
      </w:r>
    </w:p>
    <w:p w14:paraId="2D4C53EF" w14:textId="77777777" w:rsidR="00D90515" w:rsidRPr="00B6094B" w:rsidRDefault="00D90515" w:rsidP="00D90515">
      <w:pPr>
        <w:pStyle w:val="Heading2"/>
        <w:numPr>
          <w:ilvl w:val="0"/>
          <w:numId w:val="0"/>
        </w:numPr>
        <w:ind w:left="576" w:hanging="576"/>
        <w:rPr>
          <w:rFonts w:ascii="Times New Roman" w:hAnsi="Times New Roman" w:cs="Times New Roman"/>
          <w:b/>
          <w:color w:val="000000" w:themeColor="text1"/>
        </w:rPr>
      </w:pPr>
      <w:r w:rsidRPr="00B6094B">
        <w:rPr>
          <w:rFonts w:ascii="Times New Roman" w:hAnsi="Times New Roman" w:cs="Times New Roman"/>
          <w:b/>
          <w:color w:val="000000" w:themeColor="text1"/>
        </w:rPr>
        <w:t>Levels of Opinion Mining:</w:t>
      </w:r>
    </w:p>
    <w:p w14:paraId="643CBB08" w14:textId="4EB947EE" w:rsidR="00D90515" w:rsidRPr="00B6094B" w:rsidRDefault="00D90515" w:rsidP="00D90515">
      <w:r w:rsidRPr="00B6094B">
        <w:t xml:space="preserve">Opinion mining is performed on three granularity levels: </w:t>
      </w:r>
      <w:r w:rsidRPr="00B6094B">
        <w:fldChar w:fldCharType="begin" w:fldLock="1"/>
      </w:r>
      <w:r w:rsidRPr="00B6094B">
        <w:instrText>ADDIN CSL_CITATION {"citationItems":[{"id":"ITEM-1","itemData":{"DOI":"10.1109/ICOSC.2015.7050774","ISBN":"9781479979356","abstract":"Opinion mining or sentiment analysis is the process of analysing the text about a topic written in a natural language and classify them as positive negative or neutral based on the humans sentiments, emotions, opinions expressed in it. Nowadays, the opinions expressed through reviews are increasing day by day on the web. It is practically impossible to analyse and extract opinions from such huge number of reviews manually. To solve this problem an automated opinion mining approach is needed. This task of automatic opinion mining can be done mainly at three different levels, which are document level, sentence level and aspect level. Most of the previous work is in the field of document or sentence level opinion mining. This paper focus on aspect level opinion mining and propose a new syntactic based approach for it, which uses syntactic dependency, aggregate score of opinion words, SentiWordNet and aspect table together for opinion mining. The experimental work was done on restaurant reviews. The dataset of restaurant reviews was collected from web and tagged manually. The proposed method achieved total accuracy of 78.04% on the annotated test set. The method was also compared with the method, which uses Part-Of-Speech tagger for feature extraction; the obtained results show that the proposed method gives 6% more accuracy than previous one on the annotated test set.","author":[{"dropping-particle":"","family":"Chinsha","given":"T. C.","non-dropping-particle":"","parse-names":false,"suffix":""},{"dropping-particle":"","family":"Joseph","given":"Shibily","non-dropping-particle":"","parse-names":false,"suffix":""}],"container-title":"Proceedings of the 2015 IEEE 9th International Conference on Semantic Computing, IEEE ICSC 2015","id":"ITEM-1","issued":{"date-parts":[["2015"]]},"page":"24-31","publisher":"IEEE","title":"A syntactic approach for aspect based opinion mining","type":"article-journal"},"uris":["http://www.mendeley.com/documents/?uuid=9cd5db93-f64f-4055-adde-e2ddfc44bdee"]}],"mendeley":{"formattedCitation":"(Chinsha &amp; Joseph, 2015)","plainTextFormattedCitation":"(Chinsha &amp; Joseph, 2015)","previouslyFormattedCitation":"(Chinsha &amp; Joseph, 2015)"},"properties":{"noteIndex":0},"schema":"https://github.com/citation-style-language/schema/raw/master/csl-citation.json"}</w:instrText>
      </w:r>
      <w:r w:rsidRPr="00B6094B">
        <w:fldChar w:fldCharType="separate"/>
      </w:r>
      <w:r w:rsidRPr="00B6094B">
        <w:rPr>
          <w:noProof/>
        </w:rPr>
        <w:t>(Chinsha &amp; Joseph, 2015)</w:t>
      </w:r>
      <w:r w:rsidRPr="00B6094B">
        <w:fldChar w:fldCharType="end"/>
      </w:r>
    </w:p>
    <w:p w14:paraId="08E01F7D" w14:textId="77777777" w:rsidR="00D90515" w:rsidRPr="00B6094B" w:rsidRDefault="00D90515" w:rsidP="00D90515">
      <w:pPr>
        <w:pStyle w:val="ListParagraph"/>
        <w:numPr>
          <w:ilvl w:val="0"/>
          <w:numId w:val="13"/>
        </w:numPr>
      </w:pPr>
      <w:r w:rsidRPr="00B6094B">
        <w:t>Document Level</w:t>
      </w:r>
    </w:p>
    <w:p w14:paraId="1924C25F" w14:textId="77777777" w:rsidR="00D90515" w:rsidRPr="00B6094B" w:rsidRDefault="00D90515" w:rsidP="00D90515">
      <w:pPr>
        <w:pStyle w:val="ListParagraph"/>
        <w:numPr>
          <w:ilvl w:val="0"/>
          <w:numId w:val="13"/>
        </w:numPr>
      </w:pPr>
      <w:r w:rsidRPr="00B6094B">
        <w:t>Sentence Level</w:t>
      </w:r>
    </w:p>
    <w:p w14:paraId="51FA5C62" w14:textId="0EBE1534" w:rsidR="008F7101" w:rsidRPr="00B6094B" w:rsidRDefault="00D90515" w:rsidP="00E43018">
      <w:pPr>
        <w:pStyle w:val="ListParagraph"/>
        <w:numPr>
          <w:ilvl w:val="0"/>
          <w:numId w:val="13"/>
        </w:numPr>
      </w:pPr>
      <w:r w:rsidRPr="00B6094B">
        <w:t>Aspect\Feature Level</w:t>
      </w:r>
    </w:p>
    <w:p w14:paraId="16D8CF0E" w14:textId="77777777" w:rsidR="00D90515" w:rsidRPr="00B6094B" w:rsidRDefault="00D90515" w:rsidP="00D90515">
      <w:pPr>
        <w:rPr>
          <w:b/>
        </w:rPr>
      </w:pPr>
      <w:r w:rsidRPr="00B6094B">
        <w:rPr>
          <w:b/>
        </w:rPr>
        <w:t>1. Document Level opinion mining:</w:t>
      </w:r>
    </w:p>
    <w:p w14:paraId="168BF9A5" w14:textId="77777777" w:rsidR="00D90515" w:rsidRPr="00B6094B" w:rsidRDefault="00D90515" w:rsidP="00D90515">
      <w:r w:rsidRPr="00B6094B">
        <w:t xml:space="preserve"> Document level sentiment analysis is the most simplest and easiest to achieve. The entire document is considered as a single entity. The objective of opinion mining in document is to determine overall polarity. Sentiment document analysis is achieved by supervised machine-learning methods. Various pre-processing steps like removing stop words, POS tagging, etc. are carried out on the document. In Supervised machine-learning methods model is trained on training data using algorithms like Naïve Bayes, SVM, KNN, etc.</w:t>
      </w:r>
    </w:p>
    <w:p w14:paraId="12F4F334" w14:textId="77777777" w:rsidR="00D90515" w:rsidRPr="00B6094B" w:rsidRDefault="00D90515" w:rsidP="00D90515">
      <w:pPr>
        <w:rPr>
          <w:b/>
        </w:rPr>
      </w:pPr>
      <w:r w:rsidRPr="00B6094B">
        <w:rPr>
          <w:b/>
        </w:rPr>
        <w:t>2. Sentence Level opinion mining:</w:t>
      </w:r>
    </w:p>
    <w:p w14:paraId="5A22D793" w14:textId="77777777" w:rsidR="00D90515" w:rsidRPr="00B6094B" w:rsidRDefault="00D90515" w:rsidP="00D90515">
      <w:r w:rsidRPr="00B6094B">
        <w:t xml:space="preserve">Sentence level sentiment analysis works in two main steps, First, whether the sentence is conveying an opinion or not. Second, to classify the sentiment into positive, negative and neutral class. Therefore, Sentence Level opinion mining includes two main steps: </w:t>
      </w:r>
    </w:p>
    <w:p w14:paraId="05B4F966" w14:textId="77777777" w:rsidR="00D90515" w:rsidRPr="00B6094B" w:rsidRDefault="00D90515" w:rsidP="00D90515">
      <w:pPr>
        <w:pStyle w:val="ListParagraph"/>
        <w:numPr>
          <w:ilvl w:val="0"/>
          <w:numId w:val="14"/>
        </w:numPr>
      </w:pPr>
      <w:r w:rsidRPr="00B6094B">
        <w:t>Subjectivity Classification</w:t>
      </w:r>
    </w:p>
    <w:p w14:paraId="0AD06D1D" w14:textId="77777777" w:rsidR="00D90515" w:rsidRPr="00B6094B" w:rsidRDefault="00D90515" w:rsidP="00D90515">
      <w:pPr>
        <w:pStyle w:val="ListParagraph"/>
        <w:numPr>
          <w:ilvl w:val="0"/>
          <w:numId w:val="14"/>
        </w:numPr>
      </w:pPr>
      <w:r w:rsidRPr="00B6094B">
        <w:t>Sentiment Classification</w:t>
      </w:r>
    </w:p>
    <w:p w14:paraId="78F6A7B5" w14:textId="77777777" w:rsidR="00D90515" w:rsidRPr="00B6094B" w:rsidRDefault="00D90515" w:rsidP="00D90515">
      <w:pPr>
        <w:rPr>
          <w:b/>
        </w:rPr>
      </w:pPr>
      <w:r w:rsidRPr="00B6094B">
        <w:rPr>
          <w:b/>
        </w:rPr>
        <w:t>2.1 Subjectivity Classification</w:t>
      </w:r>
    </w:p>
    <w:p w14:paraId="298CB11C" w14:textId="464DA3F5" w:rsidR="00D90515" w:rsidRDefault="00D90515" w:rsidP="00D90515">
      <w:r w:rsidRPr="00B6094B">
        <w:t>The objective of Subjectivity Classification is to differentiate between subjective sentences and objective sentences. Subjective sentences includes opinions, feelings and point of view. Objective sentence express facts that are universal. For example, “Pakistan is an agricultural country. It is a very beautiful country.” The first sentence that ‘Pakistan is an agriculture country’ is a fact and does not state any opinion whereas, the sentence ‘it is a beautiful county’ is an opinion, that is positive.</w:t>
      </w:r>
    </w:p>
    <w:p w14:paraId="2B97C43F" w14:textId="77777777" w:rsidR="00FF58D8" w:rsidRPr="00B6094B" w:rsidRDefault="00FF58D8" w:rsidP="00D90515"/>
    <w:p w14:paraId="15733772" w14:textId="77777777" w:rsidR="00D90515" w:rsidRPr="00B6094B" w:rsidRDefault="00D90515" w:rsidP="00D90515">
      <w:pPr>
        <w:rPr>
          <w:b/>
        </w:rPr>
      </w:pPr>
      <w:r w:rsidRPr="00B6094B">
        <w:rPr>
          <w:b/>
        </w:rPr>
        <w:t>2.2 Sentiment Classification</w:t>
      </w:r>
    </w:p>
    <w:p w14:paraId="58C74E97" w14:textId="437F12B7" w:rsidR="008F7101" w:rsidRPr="00B6094B" w:rsidRDefault="00D90515" w:rsidP="00D90515">
      <w:r w:rsidRPr="00B6094B">
        <w:t>Sentiment Classification of a Sentence determines the polarity of the sentence that is positive, negative or neutral. Some sentences are difficult to interpret their opinion for instance, sentences that contain sarcasm, interrogative, conditional and comparative words.</w:t>
      </w:r>
    </w:p>
    <w:p w14:paraId="53205836" w14:textId="77777777" w:rsidR="00D90515" w:rsidRPr="00B6094B" w:rsidRDefault="00D90515" w:rsidP="00D90515">
      <w:pPr>
        <w:rPr>
          <w:b/>
        </w:rPr>
      </w:pPr>
      <w:r w:rsidRPr="00B6094B">
        <w:rPr>
          <w:b/>
        </w:rPr>
        <w:t xml:space="preserve">3. Aspect/Feature Level opinion mining </w:t>
      </w:r>
    </w:p>
    <w:p w14:paraId="1AE4F5D3" w14:textId="77777777" w:rsidR="00D90515" w:rsidRPr="00B6094B" w:rsidRDefault="00D90515" w:rsidP="00D90515">
      <w:r w:rsidRPr="00B6094B">
        <w:t xml:space="preserve"> Aspect or Feature Level opinion mining refers to understanding of those sentences that give mix reviews for example, “The food is tasty but the ambience of restaurant is not good”.  Now these kind of sentences are difficult to classify as they hold multiple opinions. Aspect or Feature Level Opinion Mining is therefore, divided into three steps:</w:t>
      </w:r>
    </w:p>
    <w:p w14:paraId="5CB75839" w14:textId="77777777" w:rsidR="00D90515" w:rsidRPr="00B6094B" w:rsidRDefault="00D90515" w:rsidP="00D90515">
      <w:pPr>
        <w:pStyle w:val="ListParagraph"/>
        <w:numPr>
          <w:ilvl w:val="0"/>
          <w:numId w:val="15"/>
        </w:numPr>
      </w:pPr>
      <w:r w:rsidRPr="00B6094B">
        <w:t>Identify the aspects</w:t>
      </w:r>
    </w:p>
    <w:p w14:paraId="00C061DF" w14:textId="77777777" w:rsidR="00D90515" w:rsidRPr="00B6094B" w:rsidRDefault="00D90515" w:rsidP="00D90515">
      <w:pPr>
        <w:pStyle w:val="ListParagraph"/>
        <w:numPr>
          <w:ilvl w:val="0"/>
          <w:numId w:val="15"/>
        </w:numPr>
      </w:pPr>
      <w:r w:rsidRPr="00B6094B">
        <w:t>Find the opinion related to the aspect</w:t>
      </w:r>
    </w:p>
    <w:p w14:paraId="6F774F59" w14:textId="77777777" w:rsidR="00D90515" w:rsidRPr="00B6094B" w:rsidRDefault="00D90515" w:rsidP="00D90515">
      <w:pPr>
        <w:pStyle w:val="ListParagraph"/>
        <w:numPr>
          <w:ilvl w:val="0"/>
          <w:numId w:val="15"/>
        </w:numPr>
      </w:pPr>
      <w:r w:rsidRPr="00B6094B">
        <w:t>Polarity of the word( positive, negative and neutral)</w:t>
      </w:r>
    </w:p>
    <w:p w14:paraId="579FECCD" w14:textId="3EF7CD17" w:rsidR="00D90515" w:rsidRPr="00B6094B" w:rsidRDefault="00D90515" w:rsidP="00FB3C05">
      <w:pPr>
        <w:rPr>
          <w:bCs/>
        </w:rPr>
      </w:pPr>
      <w:r w:rsidRPr="00B6094B">
        <w:rPr>
          <w:bCs/>
        </w:rPr>
        <w:t xml:space="preserve"> In our proposed study, we will use sentence-based opinion mining on movie review dataset</w:t>
      </w:r>
      <w:r w:rsidR="00DD4D84" w:rsidRPr="00B6094B">
        <w:rPr>
          <w:bCs/>
        </w:rPr>
        <w:t>,</w:t>
      </w:r>
      <w:r w:rsidRPr="00B6094B">
        <w:rPr>
          <w:bCs/>
        </w:rPr>
        <w:t xml:space="preserve"> while exploring various classification algorithms like </w:t>
      </w:r>
      <w:r w:rsidR="009A0025" w:rsidRPr="00B6094B">
        <w:rPr>
          <w:bCs/>
        </w:rPr>
        <w:t xml:space="preserve">Linear SVC and Naïve Bayes using vectorization methods </w:t>
      </w:r>
      <w:r w:rsidR="00DD4D84" w:rsidRPr="00B6094B">
        <w:rPr>
          <w:bCs/>
        </w:rPr>
        <w:t>such as</w:t>
      </w:r>
      <w:r w:rsidR="009A0025" w:rsidRPr="00B6094B">
        <w:rPr>
          <w:bCs/>
        </w:rPr>
        <w:t xml:space="preserve"> Count Vectorization and </w:t>
      </w:r>
      <w:proofErr w:type="spellStart"/>
      <w:r w:rsidR="009A0025" w:rsidRPr="00B6094B">
        <w:rPr>
          <w:bCs/>
        </w:rPr>
        <w:t>tf-idf</w:t>
      </w:r>
      <w:proofErr w:type="spellEnd"/>
      <w:r w:rsidRPr="00B6094B">
        <w:rPr>
          <w:bCs/>
        </w:rPr>
        <w:t>.</w:t>
      </w:r>
    </w:p>
    <w:p w14:paraId="1D50F90B" w14:textId="6508B725" w:rsidR="009A0025" w:rsidRPr="00B6094B" w:rsidRDefault="00DD4D84" w:rsidP="00FB3C05">
      <w:pPr>
        <w:rPr>
          <w:bCs/>
        </w:rPr>
      </w:pPr>
      <w:r w:rsidRPr="00B6094B">
        <w:rPr>
          <w:bCs/>
        </w:rPr>
        <w:t xml:space="preserve">In </w:t>
      </w:r>
      <w:r w:rsidR="009A0025" w:rsidRPr="00B6094B">
        <w:rPr>
          <w:bCs/>
        </w:rPr>
        <w:t>section</w:t>
      </w:r>
      <w:r w:rsidRPr="00B6094B">
        <w:rPr>
          <w:bCs/>
        </w:rPr>
        <w:t xml:space="preserve"> 2</w:t>
      </w:r>
      <w:r w:rsidR="009A0025" w:rsidRPr="00B6094B">
        <w:rPr>
          <w:bCs/>
        </w:rPr>
        <w:t>, we present Literature Review</w:t>
      </w:r>
      <w:r w:rsidRPr="00B6094B">
        <w:rPr>
          <w:bCs/>
        </w:rPr>
        <w:t>. Section 3 includes the methodology that we</w:t>
      </w:r>
      <w:r w:rsidR="009F0993" w:rsidRPr="00B6094B">
        <w:rPr>
          <w:bCs/>
        </w:rPr>
        <w:t xml:space="preserve"> have implemented </w:t>
      </w:r>
      <w:r w:rsidR="00F57572" w:rsidRPr="00B6094B">
        <w:rPr>
          <w:bCs/>
        </w:rPr>
        <w:t>furthermore;</w:t>
      </w:r>
      <w:r w:rsidR="009F0993" w:rsidRPr="00B6094B">
        <w:rPr>
          <w:bCs/>
        </w:rPr>
        <w:t xml:space="preserve"> </w:t>
      </w:r>
      <w:r w:rsidRPr="00B6094B">
        <w:rPr>
          <w:bCs/>
        </w:rPr>
        <w:t xml:space="preserve">section </w:t>
      </w:r>
      <w:r w:rsidR="009F0993" w:rsidRPr="00B6094B">
        <w:rPr>
          <w:bCs/>
        </w:rPr>
        <w:t xml:space="preserve">4 </w:t>
      </w:r>
      <w:r w:rsidRPr="00B6094B">
        <w:rPr>
          <w:bCs/>
        </w:rPr>
        <w:t>discusses the results and its analysis with related work.</w:t>
      </w:r>
    </w:p>
    <w:p w14:paraId="46CFF673" w14:textId="48C4629F" w:rsidR="00FB3C05" w:rsidRPr="00B6094B" w:rsidRDefault="00FB3C05" w:rsidP="00EA26AF">
      <w:pPr>
        <w:pStyle w:val="Heading1"/>
        <w:rPr>
          <w:rFonts w:ascii="Times New Roman" w:hAnsi="Times New Roman" w:cs="Times New Roman"/>
          <w:b/>
          <w:color w:val="000000" w:themeColor="text1"/>
        </w:rPr>
      </w:pPr>
      <w:r w:rsidRPr="00B6094B">
        <w:rPr>
          <w:rFonts w:ascii="Times New Roman" w:hAnsi="Times New Roman" w:cs="Times New Roman"/>
          <w:b/>
          <w:color w:val="000000" w:themeColor="text1"/>
        </w:rPr>
        <w:t>Literature Review</w:t>
      </w:r>
      <w:r w:rsidR="00BB58C4" w:rsidRPr="00B6094B">
        <w:rPr>
          <w:rFonts w:ascii="Times New Roman" w:hAnsi="Times New Roman" w:cs="Times New Roman"/>
          <w:b/>
          <w:color w:val="000000" w:themeColor="text1"/>
        </w:rPr>
        <w:t>:</w:t>
      </w:r>
    </w:p>
    <w:p w14:paraId="55E123FA" w14:textId="4E4617B2" w:rsidR="00802DAC" w:rsidRPr="00B6094B" w:rsidRDefault="00802DAC" w:rsidP="00802DAC">
      <w:pPr>
        <w:pStyle w:val="Heading2"/>
        <w:rPr>
          <w:rFonts w:ascii="Times New Roman" w:hAnsi="Times New Roman" w:cs="Times New Roman"/>
          <w:b/>
          <w:color w:val="000000" w:themeColor="text1"/>
        </w:rPr>
      </w:pPr>
      <w:r w:rsidRPr="00B6094B">
        <w:rPr>
          <w:rFonts w:ascii="Times New Roman" w:hAnsi="Times New Roman" w:cs="Times New Roman"/>
          <w:b/>
          <w:color w:val="000000" w:themeColor="text1"/>
        </w:rPr>
        <w:t>Criteria for paper:</w:t>
      </w:r>
    </w:p>
    <w:p w14:paraId="300260A1" w14:textId="4AB6BA04" w:rsidR="008A4BFB" w:rsidRPr="00B6094B" w:rsidRDefault="008A4BFB" w:rsidP="008A4BFB">
      <w:r w:rsidRPr="00B6094B">
        <w:t>In this section, we present the literature review. Following are the steps taken for gathering relevant literature</w:t>
      </w:r>
      <w:r w:rsidR="007F203B" w:rsidRPr="00B6094B">
        <w:t xml:space="preserve"> for our research paper</w:t>
      </w:r>
      <w:r w:rsidRPr="00B6094B">
        <w:t>:</w:t>
      </w:r>
    </w:p>
    <w:p w14:paraId="69425DFF" w14:textId="02AF6392" w:rsidR="008A4BFB" w:rsidRPr="00B6094B" w:rsidRDefault="008A4BFB" w:rsidP="008A4BFB">
      <w:pPr>
        <w:pStyle w:val="ListParagraph"/>
        <w:numPr>
          <w:ilvl w:val="0"/>
          <w:numId w:val="19"/>
        </w:numPr>
        <w:rPr>
          <w:b/>
        </w:rPr>
      </w:pPr>
      <w:r w:rsidRPr="00B6094B">
        <w:rPr>
          <w:b/>
        </w:rPr>
        <w:t>Searching</w:t>
      </w:r>
      <w:r w:rsidR="00804C6E" w:rsidRPr="00B6094B">
        <w:rPr>
          <w:b/>
        </w:rPr>
        <w:t xml:space="preserve"> Criteria</w:t>
      </w:r>
      <w:r w:rsidR="007A34A5" w:rsidRPr="00B6094B">
        <w:rPr>
          <w:b/>
        </w:rPr>
        <w:t>:</w:t>
      </w:r>
    </w:p>
    <w:p w14:paraId="3DA7CD84" w14:textId="0C501A9A" w:rsidR="007A34A5" w:rsidRPr="00B6094B" w:rsidRDefault="00C34517" w:rsidP="00F73C67">
      <w:r w:rsidRPr="00B6094B">
        <w:t xml:space="preserve">Our search criteria includes all papers from the year 2013 onwards. Online repositories such as IEEE, ACM, Google Scholar, Springer and Science Direct are </w:t>
      </w:r>
      <w:r w:rsidR="007A34A5" w:rsidRPr="00B6094B">
        <w:t>part of literature</w:t>
      </w:r>
      <w:r w:rsidRPr="00B6094B">
        <w:t xml:space="preserve"> review. Key words like opinion mining, feature extraction, NLP, sentiment analysis, etc. were </w:t>
      </w:r>
      <w:r w:rsidR="00A70628" w:rsidRPr="00B6094B">
        <w:t>taken into consideration</w:t>
      </w:r>
      <w:r w:rsidRPr="00B6094B">
        <w:t xml:space="preserve"> for advance search to find relevant papers. </w:t>
      </w:r>
    </w:p>
    <w:p w14:paraId="43BEF295" w14:textId="67DEC24B" w:rsidR="008A4BFB" w:rsidRPr="00B6094B" w:rsidRDefault="008A4BFB" w:rsidP="008A4BFB">
      <w:pPr>
        <w:pStyle w:val="ListParagraph"/>
        <w:numPr>
          <w:ilvl w:val="0"/>
          <w:numId w:val="19"/>
        </w:numPr>
        <w:rPr>
          <w:b/>
        </w:rPr>
      </w:pPr>
      <w:r w:rsidRPr="00B6094B">
        <w:rPr>
          <w:b/>
        </w:rPr>
        <w:t>Inclusion Criteria</w:t>
      </w:r>
      <w:r w:rsidR="007A34A5" w:rsidRPr="00B6094B">
        <w:rPr>
          <w:b/>
        </w:rPr>
        <w:t>:</w:t>
      </w:r>
    </w:p>
    <w:p w14:paraId="0DFE98A9" w14:textId="2A79EA9C" w:rsidR="007A34A5" w:rsidRPr="00B6094B" w:rsidRDefault="00A70628" w:rsidP="008F7101">
      <w:r w:rsidRPr="00B6094B">
        <w:t>Inclusion Criteria of our paper includes those literature</w:t>
      </w:r>
      <w:r w:rsidR="00C34517" w:rsidRPr="00B6094B">
        <w:t xml:space="preserve"> that </w:t>
      </w:r>
      <w:r w:rsidRPr="00B6094B">
        <w:t>is</w:t>
      </w:r>
      <w:r w:rsidR="00C34517" w:rsidRPr="00B6094B">
        <w:t xml:space="preserve"> published in well-known journals </w:t>
      </w:r>
      <w:r w:rsidR="007A34A5" w:rsidRPr="00B6094B">
        <w:t xml:space="preserve">that is </w:t>
      </w:r>
      <w:r w:rsidR="00C34517" w:rsidRPr="00B6094B">
        <w:t>ACM, IEEE,</w:t>
      </w:r>
      <w:r w:rsidRPr="00B6094B">
        <w:t xml:space="preserve"> and Springer</w:t>
      </w:r>
      <w:r w:rsidR="00C34517" w:rsidRPr="00B6094B">
        <w:t xml:space="preserve"> etc. are included as part of study. </w:t>
      </w:r>
      <w:r w:rsidRPr="00B6094B">
        <w:t>Thorough</w:t>
      </w:r>
      <w:r w:rsidR="00BB0E51" w:rsidRPr="00B6094B">
        <w:t xml:space="preserve"> investigation of minimum 20</w:t>
      </w:r>
      <w:r w:rsidRPr="00B6094B">
        <w:t xml:space="preserve"> different research papers,</w:t>
      </w:r>
      <w:r w:rsidR="007A34A5" w:rsidRPr="00B6094B">
        <w:t xml:space="preserve"> </w:t>
      </w:r>
      <w:r w:rsidRPr="00B6094B">
        <w:t>are</w:t>
      </w:r>
      <w:r w:rsidR="007A34A5" w:rsidRPr="00B6094B">
        <w:t xml:space="preserve"> </w:t>
      </w:r>
      <w:r w:rsidRPr="00B6094B">
        <w:t>included</w:t>
      </w:r>
      <w:r w:rsidR="00C34517" w:rsidRPr="00B6094B">
        <w:t xml:space="preserve"> based on search criteria</w:t>
      </w:r>
      <w:r w:rsidR="007A34A5" w:rsidRPr="00B6094B">
        <w:t xml:space="preserve"> that contain</w:t>
      </w:r>
      <w:r w:rsidRPr="00B6094B">
        <w:t>s</w:t>
      </w:r>
      <w:r w:rsidR="007A34A5" w:rsidRPr="00B6094B">
        <w:t xml:space="preserve"> minimum 10 citations</w:t>
      </w:r>
      <w:r w:rsidR="007F203B" w:rsidRPr="00B6094B">
        <w:t xml:space="preserve"> per paper</w:t>
      </w:r>
      <w:r w:rsidR="007A34A5" w:rsidRPr="00B6094B">
        <w:t>.</w:t>
      </w:r>
    </w:p>
    <w:p w14:paraId="5F0E809D" w14:textId="67D0A563" w:rsidR="008A4BFB" w:rsidRPr="00B6094B" w:rsidRDefault="008A4BFB" w:rsidP="008A4BFB">
      <w:pPr>
        <w:pStyle w:val="ListParagraph"/>
        <w:numPr>
          <w:ilvl w:val="0"/>
          <w:numId w:val="19"/>
        </w:numPr>
        <w:rPr>
          <w:b/>
        </w:rPr>
      </w:pPr>
      <w:r w:rsidRPr="00B6094B">
        <w:rPr>
          <w:b/>
        </w:rPr>
        <w:t>Exclusion Criteria</w:t>
      </w:r>
      <w:r w:rsidR="007A34A5" w:rsidRPr="00B6094B">
        <w:rPr>
          <w:b/>
        </w:rPr>
        <w:t>:</w:t>
      </w:r>
    </w:p>
    <w:p w14:paraId="497E3CAF" w14:textId="4AB7D79E" w:rsidR="00802DAC" w:rsidRPr="00B6094B" w:rsidRDefault="008C0EA8" w:rsidP="00F73C67">
      <w:r w:rsidRPr="00B6094B">
        <w:t>Omission of</w:t>
      </w:r>
      <w:r w:rsidR="0095777A" w:rsidRPr="00B6094B">
        <w:t xml:space="preserve"> Grey l</w:t>
      </w:r>
      <w:r w:rsidRPr="00B6094B">
        <w:t>iterature, such as presentations, reports, abstracts, unpublished papers, etc</w:t>
      </w:r>
      <w:r w:rsidR="0095777A" w:rsidRPr="00B6094B">
        <w:t xml:space="preserve">. from this study, </w:t>
      </w:r>
      <w:r w:rsidR="00A70628" w:rsidRPr="00B6094B">
        <w:t>while conducting literature review.</w:t>
      </w:r>
      <w:r w:rsidR="007A34A5" w:rsidRPr="00B6094B">
        <w:t xml:space="preserve"> Papers that are not in English language are </w:t>
      </w:r>
      <w:r w:rsidR="0095777A" w:rsidRPr="00B6094B">
        <w:t>excluded</w:t>
      </w:r>
      <w:r w:rsidR="007F203B" w:rsidRPr="00B6094B">
        <w:t xml:space="preserve"> as well</w:t>
      </w:r>
      <w:r w:rsidR="0095777A" w:rsidRPr="00B6094B">
        <w:t xml:space="preserve">. </w:t>
      </w:r>
      <w:r w:rsidR="007A34A5" w:rsidRPr="00B6094B">
        <w:t xml:space="preserve"> </w:t>
      </w:r>
    </w:p>
    <w:p w14:paraId="0BD16A4B" w14:textId="78E0841D" w:rsidR="00C53BE7" w:rsidRPr="00B6094B" w:rsidRDefault="00331575" w:rsidP="00C53BE7">
      <w:pPr>
        <w:pStyle w:val="Heading2"/>
        <w:rPr>
          <w:rFonts w:ascii="Times New Roman" w:hAnsi="Times New Roman" w:cs="Times New Roman"/>
          <w:b/>
          <w:color w:val="000000" w:themeColor="text1"/>
        </w:rPr>
      </w:pPr>
      <w:r w:rsidRPr="00B6094B">
        <w:rPr>
          <w:rFonts w:ascii="Times New Roman" w:hAnsi="Times New Roman" w:cs="Times New Roman"/>
          <w:b/>
          <w:color w:val="000000" w:themeColor="text1"/>
        </w:rPr>
        <w:t>Related Work</w:t>
      </w:r>
    </w:p>
    <w:p w14:paraId="60D8B84D" w14:textId="7E02A418" w:rsidR="00D90515" w:rsidRPr="00B6094B" w:rsidRDefault="00D90515" w:rsidP="00D90515">
      <w:r w:rsidRPr="00B6094B">
        <w:t>Some of the p</w:t>
      </w:r>
      <w:r w:rsidR="00331575" w:rsidRPr="00B6094B">
        <w:t>revious work by authors is mentioned below:</w:t>
      </w:r>
      <w:r w:rsidR="00310E76" w:rsidRPr="00B6094B">
        <w:t xml:space="preserve"> </w:t>
      </w:r>
    </w:p>
    <w:p w14:paraId="54FE42A1" w14:textId="7203290C" w:rsidR="00DC38B4" w:rsidRPr="00B6094B" w:rsidRDefault="00975953" w:rsidP="00D90515">
      <w:r w:rsidRPr="00B6094B">
        <w:t xml:space="preserve">Authors </w:t>
      </w:r>
      <w:r w:rsidRPr="00B6094B">
        <w:fldChar w:fldCharType="begin" w:fldLock="1"/>
      </w:r>
      <w:r w:rsidRPr="00B6094B">
        <w:instrText>ADDIN CSL_CITATION {"citationItems":[{"id":"ITEM-1","itemData":{"DOI":"10.1016/j.eswa.2012.07.059","ISSN":"09574174","abstract":"Document-level sentiment classification aims to automate the task of classifying a textual review, which is given on a single topic, as expressing a positive or negative sentiment. In general, supervised methods consist of two stages: (i) extraction/selection of informative features and (ii) classification of reviews by using learning models like Support Vector Machines (SVM) and Naïve Bayes (NB). SVM have been extensively and successfully used as a sentiment learning approach while Artificial Neural Networks (ANN) have rarely been considered in comparative studies in the sentiment analysis literature. This paper presents an empirical comparison between SVM and ANN regarding document-level sentiment analysis. We discuss requirements, resulting models and contexts in which both approaches achieve better levels of classification accuracy. We adopt a standard evaluation context with popular supervised methods for feature selection and weighting in a traditional bag-of-words model. Except for some unbalanced data contexts, our experiments indicated that ANN produce superior or at least comparable results to SVM's. Specially on the benchmark dataset of Movies reviews, ANN outperformed SVM by a statistically significant difference, even on the context of unbalanced data. Our results have also confirmed some potential limitations of both models, which have been rarely discussed in the sentiment classification literature, like the computational cost of SVM at the running time and ANN at the training time. © 2012 Elsevier Ltd. All rights reserved.","author":[{"dropping-particle":"","family":"Moraes","given":"Rodrigo","non-dropping-particle":"","parse-names":false,"suffix":""},{"dropping-particle":"","family":"Valiati","given":"João Francisco","non-dropping-particle":"","parse-names":false,"suffix":""},{"dropping-particle":"","family":"Gavião Neto","given":"Wilson P.","non-dropping-particle":"","parse-names":false,"suffix":""}],"container-title":"Expert Systems with Applications","id":"ITEM-1","issue":"2","issued":{"date-parts":[["2013"]]},"page":"621-633","publisher":"Elsevier Ltd","title":"Document-level sentiment classification: An empirical comparison between SVM and ANN","type":"article-journal","volume":"40"},"uris":["http://www.mendeley.com/documents/?uuid=e07fe3d2-18bb-4f76-a297-6886f86b1896"]}],"mendeley":{"formattedCitation":"(Moraes et al., 2013)","plainTextFormattedCitation":"(Moraes et al., 2013)","previouslyFormattedCitation":"(Moraes et al., 2013)"},"properties":{"noteIndex":0},"schema":"https://github.com/citation-style-language/schema/raw/master/csl-citation.json"}</w:instrText>
      </w:r>
      <w:r w:rsidRPr="00B6094B">
        <w:fldChar w:fldCharType="separate"/>
      </w:r>
      <w:r w:rsidRPr="00B6094B">
        <w:rPr>
          <w:noProof/>
        </w:rPr>
        <w:t>(Moraes et al., 2013)</w:t>
      </w:r>
      <w:r w:rsidRPr="00B6094B">
        <w:fldChar w:fldCharType="end"/>
      </w:r>
      <w:r w:rsidRPr="00B6094B">
        <w:t xml:space="preserve"> performed document level sentiment analysis</w:t>
      </w:r>
      <w:r w:rsidR="004D2705" w:rsidRPr="00B6094B">
        <w:t xml:space="preserve"> using SVM and ANN classifiers. The dataset chosen for training was the standard movie dataset </w:t>
      </w:r>
      <w:r w:rsidR="004D2705" w:rsidRPr="00B6094B">
        <w:fldChar w:fldCharType="begin" w:fldLock="1"/>
      </w:r>
      <w:r w:rsidR="004D2705" w:rsidRPr="00B6094B">
        <w:instrText>ADDIN CSL_CITATION {"citationItems":[{"id":"ITEM-1","itemData":{"abstract":"Sentiment analysis seeks to identify the viewpoint(s) underlying a text span; an example application is classifying a movie review as \"thumbs up\" or \"thumbs down\". To determine this sentiment polarity, we propose a novel machine-learning method that applies text-categorization techniques to just the subjective portions of the document. Extracting these portions can be implemented using efficient techniques for finding minimum cuts in graphs; this greatly facilitates incorporation of cross-sentence contextual constraints.","author":[{"dropping-particle":"","family":"Pang","given":"Bo","non-dropping-particle":"","parse-names":false,"suffix":""},{"dropping-particle":"","family":"Lee","given":"Lillian","non-dropping-particle":"","parse-names":false,"suffix":""}],"id":"ITEM-1","issued":{"date-parts":[["2004"]]},"title":"A Sentimental Education: Sentiment Analysis Using Subjectivity Summarization Based on Minimum Cuts","type":"article-journal"},"uris":["http://www.mendeley.com/documents/?uuid=a30e3302-cf68-49ee-ad26-932ef6d7058d"]}],"mendeley":{"formattedCitation":"(Pang &amp; Lee, 2004)","plainTextFormattedCitation":"(Pang &amp; Lee, 2004)","previouslyFormattedCitation":"(Pang &amp; Lee, 2004)"},"properties":{"noteIndex":0},"schema":"https://github.com/citation-style-language/schema/raw/master/csl-citation.json"}</w:instrText>
      </w:r>
      <w:r w:rsidR="004D2705" w:rsidRPr="00B6094B">
        <w:fldChar w:fldCharType="separate"/>
      </w:r>
      <w:r w:rsidR="004D2705" w:rsidRPr="00B6094B">
        <w:rPr>
          <w:noProof/>
        </w:rPr>
        <w:t>(Pang &amp; Lee, 2004)</w:t>
      </w:r>
      <w:r w:rsidR="004D2705" w:rsidRPr="00B6094B">
        <w:fldChar w:fldCharType="end"/>
      </w:r>
      <w:r w:rsidR="004D2705" w:rsidRPr="00B6094B">
        <w:t xml:space="preserve"> along with  some reviews extracted from amazon. Results indicated that ANN outperformed SVM in terms of accuracy, precision and recall. However,</w:t>
      </w:r>
      <w:r w:rsidR="009C340D" w:rsidRPr="00B6094B">
        <w:t xml:space="preserve"> in terms of noisy data</w:t>
      </w:r>
      <w:r w:rsidR="008D1BA6" w:rsidRPr="00B6094B">
        <w:t xml:space="preserve"> SVM was less a</w:t>
      </w:r>
      <w:r w:rsidR="004D2705" w:rsidRPr="00B6094B">
        <w:t>ffected compared to ANN.</w:t>
      </w:r>
      <w:r w:rsidR="00C53BE7" w:rsidRPr="00B6094B">
        <w:t xml:space="preserve"> </w:t>
      </w:r>
    </w:p>
    <w:p w14:paraId="157B9839" w14:textId="4EDBF72F" w:rsidR="00CD0692" w:rsidRPr="00B6094B" w:rsidRDefault="00CC557F" w:rsidP="00D90515">
      <w:r w:rsidRPr="00B6094B">
        <w:fldChar w:fldCharType="begin" w:fldLock="1"/>
      </w:r>
      <w:r w:rsidR="003D12F8" w:rsidRPr="00B6094B">
        <w:instrText>ADDIN CSL_CITATION {"citationItems":[{"id":"ITEM-1","itemData":{"DOI":"https://doi.org/10.1109/iMac4s.2013.6526500","ISBN":"978-1-4673-5090-7","abstract":"This paper presents our experimental work on a new kind of domain specific feature-based heuristic for aspect-level sentiment analysis of movie reviews. We have devised an aspect oriented scheme that analyses the textual reviews of a movie and assign it a sentiment label on each aspect. The scores on each aspect from multiple reviews are then aggregated and a net sentiment profile of the movie is generated on all parameters. We have used a SentiWordNet based scheme with two different linguistic feature selections comprising of adjectives, adverbs and verbs and n-gram feature extraction. We have also used our SentiWordNet scheme to compute the document-level sentiment for each movie reviewed and compared the results with results obtained using Alchemy API. The sentiment profile of a movie is also compared with the document-level sentiment result. The results obtained show that our scheme produces a more accurate and focused sentiment profile than the simple document-level sentiment analysis.","author":[{"dropping-particle":"","family":"V.K. Singh, R. Piryani, A. Uddin","given":"P. Waila","non-dropping-particle":"","parse-names":false,"suffix":""}],"container-title":"2013 International Mutli-Conference on Automation, Computing, Communication, Control and Compressed Sensing (iMac4s)","id":"ITEM-1","issued":{"date-parts":[["2013"]]},"publisher":"IEEE","title":"Sentiment Analysis of Movie Reviews A new Feature-based Heuristic for Aspect-level Sentiment Classification","type":"article-journal"},"uris":["http://www.mendeley.com/documents/?uuid=557b1fa3-4662-43c1-b0bc-dcf2529bd533"]}],"mendeley":{"formattedCitation":"(V.K. Singh, R. Piryani, A. Uddin, 2013)","plainTextFormattedCitation":"(V.K. Singh, R. Piryani, A. Uddin, 2013)","previouslyFormattedCitation":"(V.K. Singh, R. Piryani, A. Uddin, 2013)"},"properties":{"noteIndex":0},"schema":"https://github.com/citation-style-language/schema/raw/master/csl-citation.json"}</w:instrText>
      </w:r>
      <w:r w:rsidRPr="00B6094B">
        <w:fldChar w:fldCharType="separate"/>
      </w:r>
      <w:r w:rsidRPr="00B6094B">
        <w:rPr>
          <w:noProof/>
        </w:rPr>
        <w:t>(V.K. Singh, R. Piryani, A. Uddin, 2013)</w:t>
      </w:r>
      <w:r w:rsidRPr="00B6094B">
        <w:fldChar w:fldCharType="end"/>
      </w:r>
      <w:r w:rsidRPr="00B6094B">
        <w:t xml:space="preserve"> implemented sentiment analysis using document and aspect level classification. </w:t>
      </w:r>
      <w:r w:rsidR="00CD46DF" w:rsidRPr="00B6094B">
        <w:t xml:space="preserve">A movie review dataset was used for evaluation. </w:t>
      </w:r>
      <w:r w:rsidRPr="00B6094B">
        <w:t xml:space="preserve">They used </w:t>
      </w:r>
      <w:proofErr w:type="spellStart"/>
      <w:r w:rsidRPr="00B6094B">
        <w:t>SentiWordNet</w:t>
      </w:r>
      <w:proofErr w:type="spellEnd"/>
      <w:r w:rsidRPr="00B6094B">
        <w:t xml:space="preserve"> and </w:t>
      </w:r>
      <w:r w:rsidR="003D12F8" w:rsidRPr="00B6094B">
        <w:t xml:space="preserve">document level analysis presents a </w:t>
      </w:r>
      <w:r w:rsidRPr="00B6094B">
        <w:t xml:space="preserve">new scheme </w:t>
      </w:r>
      <w:r w:rsidR="001F6E35" w:rsidRPr="00B6094B">
        <w:t xml:space="preserve">of features </w:t>
      </w:r>
      <w:r w:rsidR="00CD46DF" w:rsidRPr="00B6094B">
        <w:t>as Adverb Adjective combination (AAC) and Adverb Adjective</w:t>
      </w:r>
      <w:r w:rsidR="001F6E35" w:rsidRPr="00B6094B">
        <w:t xml:space="preserve"> </w:t>
      </w:r>
      <w:r w:rsidR="00CD46DF" w:rsidRPr="00B6094B">
        <w:t xml:space="preserve">and Adverb </w:t>
      </w:r>
      <w:r w:rsidR="001F6E35" w:rsidRPr="00B6094B">
        <w:t>Verb combination</w:t>
      </w:r>
      <w:r w:rsidR="00CD46DF" w:rsidRPr="00B6094B">
        <w:t xml:space="preserve"> (AAAVC). This new scheme was set in comparison </w:t>
      </w:r>
      <w:r w:rsidR="00C53BE7" w:rsidRPr="00B6094B">
        <w:t>t</w:t>
      </w:r>
      <w:r w:rsidR="00CD46DF" w:rsidRPr="00B6094B">
        <w:t>o Alchemy API method.</w:t>
      </w:r>
      <w:r w:rsidR="003D12F8" w:rsidRPr="00B6094B">
        <w:t xml:space="preserve"> AAAVC outperformed both methods with an accuracy of 78.7%. The aspect-level of 10 movies gives score on different aspects and it is very easy to understand and incorporate.</w:t>
      </w:r>
      <w:r w:rsidR="00C53BE7" w:rsidRPr="00B6094B">
        <w:t xml:space="preserve"> </w:t>
      </w:r>
    </w:p>
    <w:p w14:paraId="59A5AB2C" w14:textId="5BBB391F" w:rsidR="00CD0692" w:rsidRPr="00B6094B" w:rsidRDefault="00CD0692" w:rsidP="00D90515">
      <w:r w:rsidRPr="00B6094B">
        <w:t>A</w:t>
      </w:r>
      <w:r w:rsidR="002D129C" w:rsidRPr="00B6094B">
        <w:t xml:space="preserve">uthors </w:t>
      </w:r>
      <w:r w:rsidR="003D12F8" w:rsidRPr="00B6094B">
        <w:fldChar w:fldCharType="begin" w:fldLock="1"/>
      </w:r>
      <w:r w:rsidR="003D12F8" w:rsidRPr="00B6094B">
        <w:instrText>ADDIN CSL_CITATION {"citationItems":[{"id":"ITEM-1","itemData":{"DOI":"10.5121/ijsc.2014.5102","ISSN":"22297103","abstract":"Decision making both on individual and organizational level is always accompanied by the search of other's opinion on the same. With tremendous establishment of opinion rich resources like, reviews, forum discussions, blogs, micro-blogs, Twitter etc provide a rich anthology of sentiments. This user generated content can serve as a benefaction to market if the semantic orientations are deliberated. Opinion mining and sentiment analysis are the formalization for studying and construing opinions and sentiments. The digital ecosystem has itself paved way for use of huge volume of opinionated data recorded. This paper is an attempt to review and evaluate the various techniques used for opinion and sentiment analysis.","author":[{"dropping-particle":"","family":"Singh","given":"Pravesh Kumar","non-dropping-particle":"","parse-names":false,"suffix":""},{"dropping-particle":"","family":"Shahid Husain","given":"Mohd","non-dropping-particle":"","parse-names":false,"suffix":""}],"container-title":"International Journal on Soft Computing","id":"ITEM-1","issue":"1","issued":{"date-parts":[["2014"]]},"page":"11-21","title":"Methodological Study Of Opinion Mining And Sentiment Analysis Techniques","type":"article-journal","volume":"5"},"uris":["http://www.mendeley.com/documents/?uuid=c60fd85b-a169-4f2f-9aaf-4884646a1de8"]}],"mendeley":{"formattedCitation":"(Singh &amp; Shahid Husain, 2014)","plainTextFormattedCitation":"(Singh &amp; Shahid Husain, 2014)","previouslyFormattedCitation":"(Singh &amp; Shahid Husain, 2014)"},"properties":{"noteIndex":0},"schema":"https://github.com/citation-style-language/schema/raw/master/csl-citation.json"}</w:instrText>
      </w:r>
      <w:r w:rsidR="003D12F8" w:rsidRPr="00B6094B">
        <w:fldChar w:fldCharType="separate"/>
      </w:r>
      <w:r w:rsidR="003D12F8" w:rsidRPr="00B6094B">
        <w:rPr>
          <w:noProof/>
        </w:rPr>
        <w:t>(Singh &amp; Shahid Husain, 2014)</w:t>
      </w:r>
      <w:r w:rsidR="003D12F8" w:rsidRPr="00B6094B">
        <w:fldChar w:fldCharType="end"/>
      </w:r>
      <w:r w:rsidR="002D129C" w:rsidRPr="00B6094B">
        <w:t xml:space="preserve"> used two datasets for sentiment analysis. One is product dataset from amazon.com, other is the </w:t>
      </w:r>
      <w:r w:rsidR="002D129C" w:rsidRPr="00B6094B">
        <w:fldChar w:fldCharType="begin" w:fldLock="1"/>
      </w:r>
      <w:r w:rsidR="00AC390B" w:rsidRPr="00B6094B">
        <w:instrText>ADDIN CSL_CITATION {"citationItems":[{"id":"ITEM-1","itemData":{"abstract":"Sentiment analysis seeks to identify the viewpoint(s) underlying a text span; an example application is classifying a movie review as \"thumbs up\" or \"thumbs down\". To determine this sentiment polarity, we propose a novel machine-learning method that applies text-categorization techniques to just the subjective portions of the document. Extracting these portions can be implemented using efficient techniques for finding minimum cuts in graphs; this greatly facilitates incorporation of cross-sentence contextual constraints.","author":[{"dropping-particle":"","family":"Pang","given":"Bo","non-dropping-particle":"","parse-names":false,"suffix":""},{"dropping-particle":"","family":"Lee","given":"Lillian","non-dropping-particle":"","parse-names":false,"suffix":""}],"id":"ITEM-1","issued":{"date-parts":[["2004"]]},"title":"A Sentimental Education: Sentiment Analysis Using Subjectivity Summarization Based on Minimum Cuts","type":"article-journal"},"uris":["http://www.mendeley.com/documents/?uuid=a30e3302-cf68-49ee-ad26-932ef6d7058d"]}],"mendeley":{"formattedCitation":"(Pang &amp; Lee, 2004)","plainTextFormattedCitation":"(Pang &amp; Lee, 2004)","previouslyFormattedCitation":"(Pang &amp; Lee, 2004)"},"properties":{"noteIndex":0},"schema":"https://github.com/citation-style-language/schema/raw/master/csl-citation.json"}</w:instrText>
      </w:r>
      <w:r w:rsidR="002D129C" w:rsidRPr="00B6094B">
        <w:fldChar w:fldCharType="separate"/>
      </w:r>
      <w:r w:rsidR="002D129C" w:rsidRPr="00B6094B">
        <w:rPr>
          <w:noProof/>
        </w:rPr>
        <w:t>(Pang &amp; Lee, 2004)</w:t>
      </w:r>
      <w:r w:rsidR="002D129C" w:rsidRPr="00B6094B">
        <w:fldChar w:fldCharType="end"/>
      </w:r>
      <w:r w:rsidR="002D129C" w:rsidRPr="00B6094B">
        <w:t xml:space="preserve"> IMDB movie data set. Three classification algorithms SVM, Naïve Bayes and multi-level perceptron are implemented on N-gram feature. On both data </w:t>
      </w:r>
      <w:r w:rsidR="00EC213D" w:rsidRPr="00B6094B">
        <w:t>sets,</w:t>
      </w:r>
      <w:r w:rsidR="002D129C" w:rsidRPr="00B6094B">
        <w:t xml:space="preserve"> SVM performed the best with an accuracy of 81.15% for movie review dataset and 79.40% on product data set.</w:t>
      </w:r>
    </w:p>
    <w:p w14:paraId="1AE1C580" w14:textId="77777777" w:rsidR="00CD0692" w:rsidRPr="00B6094B" w:rsidRDefault="00C53BE7" w:rsidP="00D90515">
      <w:r w:rsidRPr="00B6094B">
        <w:t xml:space="preserve"> </w:t>
      </w:r>
      <w:r w:rsidR="00E56099" w:rsidRPr="00B6094B">
        <w:t xml:space="preserve">Authors </w:t>
      </w:r>
      <w:r w:rsidR="00E56099" w:rsidRPr="00B6094B">
        <w:fldChar w:fldCharType="begin" w:fldLock="1"/>
      </w:r>
      <w:r w:rsidR="00E56099" w:rsidRPr="00B6094B">
        <w:instrText>ADDIN CSL_CITATION {"citationItems":[{"id":"ITEM-1","itemData":{"DOI":"10.5121/ijit.2014.3302","ISSN":"23208465","abstract":"The whole world is changed rapidly and using the current technologies Internet becomes an essential need for everyone. Web is used in every field. Most of the people use web for a common purpose like online shopping, chatting etc. During an online shopping large number of reviews/opinions are given by the users that reflect whether the product is good or bad. These reviews need to be explored, analyse and organized for better decision making. Opinion Mining is a natural language processing task that deals with finding orientation of opinion in a piece of text with respect to a topic. In this paper a document based opinion mining system is proposed that classify the documents as positive, negative and neutral. Negation is also handled in the proposed system. Experimental results using reviews of movies show the effectiveness of the system.","author":[{"dropping-particle":"","family":"Sharma","given":"Richa","non-dropping-particle":"","parse-names":false,"suffix":""},{"dropping-particle":"","family":"Nigam","given":"Shweta","non-dropping-particle":"","parse-names":false,"suffix":""},{"dropping-particle":"","family":"Jain","given":"Rekha","non-dropping-particle":"","parse-names":false,"suffix":""}],"container-title":"International Journal on Information Theory","id":"ITEM-1","issue":"3","issued":{"date-parts":[["2014"]]},"page":"13-21","title":"Opinion Mining of Movie Reviews At Document Level","type":"article-journal","volume":"3"},"uris":["http://www.mendeley.com/documents/?uuid=89f6ee50-4631-4c2f-83d9-cf0121ece8f5"]}],"mendeley":{"formattedCitation":"(Sharma et al., 2014)","plainTextFormattedCitation":"(Sharma et al., 2014)","previouslyFormattedCitation":"(Sharma et al., 2014)"},"properties":{"noteIndex":0},"schema":"https://github.com/citation-style-language/schema/raw/master/csl-citation.json"}</w:instrText>
      </w:r>
      <w:r w:rsidR="00E56099" w:rsidRPr="00B6094B">
        <w:fldChar w:fldCharType="separate"/>
      </w:r>
      <w:r w:rsidR="00E56099" w:rsidRPr="00B6094B">
        <w:rPr>
          <w:noProof/>
        </w:rPr>
        <w:t>(Sharma et al., 2014)</w:t>
      </w:r>
      <w:r w:rsidR="00E56099" w:rsidRPr="00B6094B">
        <w:fldChar w:fldCharType="end"/>
      </w:r>
      <w:r w:rsidR="00E56099" w:rsidRPr="00B6094B">
        <w:t xml:space="preserve"> performed opinion mining on document level.</w:t>
      </w:r>
      <w:r w:rsidR="00CC557F" w:rsidRPr="00B6094B">
        <w:t xml:space="preserve"> They used the IMDB movie dataset. The authors evaluated by comparing document based sentiment analysis with AIRC system. Document based sentiment orientation accomplished accuracy of 63%, which was better in contrast to AIRC system.</w:t>
      </w:r>
    </w:p>
    <w:p w14:paraId="2A10380F" w14:textId="77777777" w:rsidR="00CD0692" w:rsidRPr="00B6094B" w:rsidRDefault="00C53BE7" w:rsidP="00D90515">
      <w:r w:rsidRPr="00B6094B">
        <w:t xml:space="preserve"> </w:t>
      </w:r>
      <w:r w:rsidR="00B37E7A" w:rsidRPr="00B6094B">
        <w:fldChar w:fldCharType="begin" w:fldLock="1"/>
      </w:r>
      <w:r w:rsidR="00B37E7A" w:rsidRPr="00B6094B">
        <w:instrText>ADDIN CSL_CITATION {"citationItems":[{"id":"ITEM-1","itemData":{"DOI":"10.1109/COMPSC.2014.7032613","ISBN":"9781479960132","abstract":"Sentiment Analysis is the process of determining subjectivity, polarity and polarity strength of a piece of text. Survey shows that 81% of Internet users have done on-line research on a product at least once. Manual analysis of this reviews is difficult. To mine the overall sentiment or opinion polarity, sentiment analysis can be used to mine the overall sentiment or opinion polarity of the review. The objective of this paper is to extract features from the product reviews and classify reviews into positive, negative and neutral. Feature based sentiment classification approach is used to extract sentiments. It involves preprocessing to remove noise, extraction of features and corresponding descriptors and tagging their polarity. The proposed technique extends the feature based classification approach to incorporate the effect of various linguistic hedges. This approach uses fuzzy functions to emulate the effect of modifiers, concentrators and dilators. The system was evaluated with SFU corpus and the results suggest that sentiment analysis using fuzzy logic performs remarkably well.","author":[{"dropping-particle":"","family":"Indhuja","given":"K.","non-dropping-particle":"","parse-names":false,"suffix":""},{"dropping-particle":"","family":"Reghu Raj","given":"P. C.","non-dropping-particle":"","parse-names":false,"suffix":""}],"container-title":"2014 1st International Conference on Computational Systems and Communications, ICCSC 2014","id":"ITEM-1","issue":"December","issued":{"date-parts":[["2014"]]},"page":"18-22","publisher":"IEEE","title":"Fuzzy logic based sentiment analysis of product review documents","type":"article-journal"},"uris":["http://www.mendeley.com/documents/?uuid=eb5d657a-aac5-43fc-a524-8a2d89466c41"]}],"mendeley":{"formattedCitation":"(Indhuja &amp; Reghu Raj, 2014)","plainTextFormattedCitation":"(Indhuja &amp; Reghu Raj, 2014)","previouslyFormattedCitation":"(Indhuja &amp; Reghu Raj, 2014)"},"properties":{"noteIndex":0},"schema":"https://github.com/citation-style-language/schema/raw/master/csl-citation.json"}</w:instrText>
      </w:r>
      <w:r w:rsidR="00B37E7A" w:rsidRPr="00B6094B">
        <w:fldChar w:fldCharType="separate"/>
      </w:r>
      <w:r w:rsidR="00B37E7A" w:rsidRPr="00B6094B">
        <w:rPr>
          <w:noProof/>
        </w:rPr>
        <w:t>(Indhuja &amp; Reghu Raj, 2014)</w:t>
      </w:r>
      <w:r w:rsidR="00B37E7A" w:rsidRPr="00B6094B">
        <w:fldChar w:fldCharType="end"/>
      </w:r>
      <w:r w:rsidR="00A94140" w:rsidRPr="00B6094B">
        <w:t xml:space="preserve"> proposed a methodology for sentiment analysis which uses fuzzy logic.</w:t>
      </w:r>
      <w:r w:rsidR="00A234A8" w:rsidRPr="00B6094B">
        <w:t xml:space="preserve"> The steps involved were pre-processing, feature extraction and fuzzy opinion classification.</w:t>
      </w:r>
      <w:r w:rsidR="00A94140" w:rsidRPr="00B6094B">
        <w:t xml:space="preserve"> The authors used product review data set.</w:t>
      </w:r>
      <w:r w:rsidR="00A234A8" w:rsidRPr="00B6094B">
        <w:t xml:space="preserve"> They achieved a high accuracy of 85.58%.</w:t>
      </w:r>
    </w:p>
    <w:p w14:paraId="7EE875E0" w14:textId="77777777" w:rsidR="00CD0692" w:rsidRPr="00B6094B" w:rsidRDefault="002A050C" w:rsidP="00D90515">
      <w:r w:rsidRPr="00B6094B">
        <w:fldChar w:fldCharType="begin" w:fldLock="1"/>
      </w:r>
      <w:r w:rsidR="00E56099" w:rsidRPr="00B6094B">
        <w:instrText>ADDIN CSL_CITATION {"citationItems":[{"id":"ITEM-1","itemData":{"DOI":"10.1109/ICOSC.2015.7050774","ISBN":"9781479979356","abstract":"Opinion mining or sentiment analysis is the process of analysing the text about a topic written in a natural language and classify them as positive negative or neutral based on the humans sentiments, emotions, opinions expressed in it. Nowadays, the opinions expressed through reviews are increasing day by day on the web. It is practically impossible to analyse and extract opinions from such huge number of reviews manually. To solve this problem an automated opinion mining approach is needed. This task of automatic opinion mining can be done mainly at three different levels, which are document level, sentence level and aspect level. Most of the previous work is in the field of document or sentence level opinion mining. This paper focus on aspect level opinion mining and propose a new syntactic based approach for it, which uses syntactic dependency, aggregate score of opinion words, SentiWordNet and aspect table together for opinion mining. The experimental work was done on restaurant reviews. The dataset of restaurant reviews was collected from web and tagged manually. The proposed method achieved total accuracy of 78.04% on the annotated test set. The method was also compared with the method, which uses Part-Of-Speech tagger for feature extraction; the obtained results show that the proposed method gives 6% more accuracy than previous one on the annotated test set.","author":[{"dropping-particle":"","family":"Chinsha","given":"T. C.","non-dropping-particle":"","parse-names":false,"suffix":""},{"dropping-particle":"","family":"Joseph","given":"Shibily","non-dropping-particle":"","parse-names":false,"suffix":""}],"container-title":"Proceedings of the 2015 IEEE 9th International Conference on Semantic Computing, IEEE ICSC 2015","id":"ITEM-1","issued":{"date-parts":[["2015"]]},"page":"24-31","publisher":"IEEE","title":"A syntactic approach for aspect based opinion mining","type":"article-journal"},"uris":["http://www.mendeley.com/documents/?uuid=9cd5db93-f64f-4055-adde-e2ddfc44bdee"]}],"mendeley":{"formattedCitation":"(Chinsha &amp; Joseph, 2015)","plainTextFormattedCitation":"(Chinsha &amp; Joseph, 2015)","previouslyFormattedCitation":"(Chinsha &amp; Joseph, 2015)"},"properties":{"noteIndex":0},"schema":"https://github.com/citation-style-language/schema/raw/master/csl-citation.json"}</w:instrText>
      </w:r>
      <w:r w:rsidRPr="00B6094B">
        <w:fldChar w:fldCharType="separate"/>
      </w:r>
      <w:r w:rsidRPr="00B6094B">
        <w:rPr>
          <w:noProof/>
        </w:rPr>
        <w:t>(Chinsha &amp; Joseph, 2015)</w:t>
      </w:r>
      <w:r w:rsidRPr="00B6094B">
        <w:fldChar w:fldCharType="end"/>
      </w:r>
      <w:r w:rsidRPr="00B6094B">
        <w:t xml:space="preserve"> did some research work on </w:t>
      </w:r>
      <w:r w:rsidR="00C53BE7" w:rsidRPr="00B6094B">
        <w:t>aspect-based</w:t>
      </w:r>
      <w:r w:rsidRPr="00B6094B">
        <w:t xml:space="preserve"> opinion mining. They used restaurant reviews collected from TripAdvisor. In this</w:t>
      </w:r>
      <w:r w:rsidR="00E56099" w:rsidRPr="00B6094B">
        <w:t xml:space="preserve"> proposed method,</w:t>
      </w:r>
      <w:r w:rsidRPr="00B6094B">
        <w:t xml:space="preserve"> polarity of words</w:t>
      </w:r>
      <w:r w:rsidR="00CC557F" w:rsidRPr="00B6094B">
        <w:t xml:space="preserve"> that</w:t>
      </w:r>
      <w:r w:rsidRPr="00B6094B">
        <w:t xml:space="preserve"> was determined by using</w:t>
      </w:r>
      <w:r w:rsidR="00E56099" w:rsidRPr="00B6094B">
        <w:t xml:space="preserve"> adjective,</w:t>
      </w:r>
      <w:r w:rsidRPr="00B6094B">
        <w:t xml:space="preserve"> </w:t>
      </w:r>
      <w:proofErr w:type="spellStart"/>
      <w:r w:rsidRPr="00B6094B">
        <w:t>SentiWordNet</w:t>
      </w:r>
      <w:proofErr w:type="spellEnd"/>
      <w:r w:rsidRPr="00B6094B">
        <w:t xml:space="preserve"> and combination of adverb verb and adverb adjective</w:t>
      </w:r>
      <w:r w:rsidR="00CC557F" w:rsidRPr="00B6094B">
        <w:t>, had</w:t>
      </w:r>
      <w:r w:rsidRPr="00B6094B">
        <w:t xml:space="preserve"> </w:t>
      </w:r>
      <w:r w:rsidR="00CC557F" w:rsidRPr="00B6094B">
        <w:t>achieved an accuracy of 78.04%</w:t>
      </w:r>
      <w:r w:rsidR="00E56099" w:rsidRPr="00B6094B">
        <w:t xml:space="preserve">. </w:t>
      </w:r>
      <w:r w:rsidR="00C53BE7" w:rsidRPr="00B6094B">
        <w:t xml:space="preserve"> </w:t>
      </w:r>
    </w:p>
    <w:p w14:paraId="745E5394" w14:textId="77777777" w:rsidR="00CD0692" w:rsidRPr="00B6094B" w:rsidRDefault="00E56099" w:rsidP="00D90515">
      <w:r w:rsidRPr="00B6094B">
        <w:t xml:space="preserve">In this research, authors </w:t>
      </w:r>
      <w:r w:rsidRPr="00B6094B">
        <w:fldChar w:fldCharType="begin" w:fldLock="1"/>
      </w:r>
      <w:r w:rsidRPr="00B6094B">
        <w:instrText>ADDIN CSL_CITATION {"citationItems":[{"id":"ITEM-1","itemData":{"DOI":"10.3115/v1/p15-1098","ISBN":"9781941643723","abstract":"Neural network methods have achieved promising results for sentiment classification of text. However, these models only use semantics of texts, while ignoring users who express the sentiment and products which are evaluated, both of which have great influences on interpreting the sentiment of text. In this paper, we address this issue by incorporating user-and product-level information into a neural network approach for document level sentiment classification. Users and products are modeled using vector space models, the representations of which capture important global clues such as individual preferences of users or overall qualities of products. Such global evidence in turn facilitates embedding learning procedure at document level, yielding better text representations. By combining evidence at user-, product-and documentlevel in a unified neural framework, the proposed model achieves state-of-The-Art performances on IMDB and Yelp datasets1.","author":[{"dropping-particle":"","family":"Tang","given":"Duyu","non-dropping-particle":"","parse-names":false,"suffix":""},{"dropping-particle":"","family":"Qin","given":"Bing","non-dropping-particle":"","parse-names":false,"suffix":""},{"dropping-particle":"","family":"Liu","given":"Ting","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d":{"date-parts":[["2015"]]},"page":"1014-1023","title":"Learning semantic representations of users and products for document level sentiment classification","type":"article-journal","volume":"1"},"uris":["http://www.mendeley.com/documents/?uuid=53eab53e-1abd-4233-be86-d205c7eac146"]}],"mendeley":{"formattedCitation":"(Tang et al., 2015)","plainTextFormattedCitation":"(Tang et al., 2015)","previouslyFormattedCitation":"(Tang et al., 2015)"},"properties":{"noteIndex":0},"schema":"https://github.com/citation-style-language/schema/raw/master/csl-citation.json"}</w:instrText>
      </w:r>
      <w:r w:rsidRPr="00B6094B">
        <w:fldChar w:fldCharType="separate"/>
      </w:r>
      <w:r w:rsidRPr="00B6094B">
        <w:rPr>
          <w:noProof/>
        </w:rPr>
        <w:t>(Tang et al., 2015)</w:t>
      </w:r>
      <w:r w:rsidRPr="00B6094B">
        <w:fldChar w:fldCharType="end"/>
      </w:r>
      <w:r w:rsidRPr="00B6094B">
        <w:t xml:space="preserve"> authors propose a new model namely, User Product Neural Network (UPNN) for document level classification. The authors used the IMDB and Yelp Dataset for their study. Empirical results of this model concluded, that user and product representations incorporated together </w:t>
      </w:r>
      <w:r w:rsidR="00CC557F" w:rsidRPr="00B6094B">
        <w:t>could give better results than state-of-</w:t>
      </w:r>
      <w:r w:rsidRPr="00B6094B">
        <w:t>art sentiment analysis classifiers.</w:t>
      </w:r>
      <w:r w:rsidR="00C53BE7" w:rsidRPr="00B6094B">
        <w:t xml:space="preserve"> </w:t>
      </w:r>
    </w:p>
    <w:p w14:paraId="1D95A91F" w14:textId="36FF1F3E" w:rsidR="00FB7537" w:rsidRPr="00B6094B" w:rsidRDefault="008D1BA6" w:rsidP="00D90515">
      <w:r w:rsidRPr="00B6094B">
        <w:t>In this document level sentiment analysis</w:t>
      </w:r>
      <w:r w:rsidR="00CC557F" w:rsidRPr="00B6094B">
        <w:t>,</w:t>
      </w:r>
      <w:r w:rsidRPr="00B6094B">
        <w:t xml:space="preserve"> the authors</w:t>
      </w:r>
      <w:r w:rsidRPr="00B6094B">
        <w:fldChar w:fldCharType="begin" w:fldLock="1"/>
      </w:r>
      <w:r w:rsidR="0024056B" w:rsidRPr="00B6094B">
        <w:instrText>ADDIN CSL_CITATION {"citationItems":[{"id":"ITEM-1","itemData":{"DOI":"10.1016/j.ipm.2015.04.003","ISSN":"03064573","abstract":"The polarity shift problem is a major factor that affects classification performance of machine-learning-based sentiment analysis systems. In this paper, we propose a three-stage cascade model to address the polarity shift problem in the context of document-level sentiment classification. We first split each document into a set of subsentences and build a hybrid model that employs rules and statistical methods to detect explicit and implicit polarity shifts, respectively. Secondly, we propose a polarity shift elimination method, to remove polarity shift in negations. Finally, we train base classifiers on training subsets divided by different types of polarity shifts, and use a weighted combination of the component classifiers for sentiment classification. The results on a range of experiments illustrate that our approach significantly outperforms several alternative methods for polarity shift detection and elimination.","author":[{"dropping-particle":"","family":"Xia","given":"Rui","non-dropping-particle":"","parse-names":false,"suffix":""},{"dropping-particle":"","family":"Xu","given":"Feng","non-dropping-particle":"","parse-names":false,"suffix":""},{"dropping-particle":"","family":"Yu","given":"Jianfei","non-dropping-particle":"","parse-names":false,"suffix":""},{"dropping-particle":"","family":"Qi","given":"Yong","non-dropping-particle":"","parse-names":false,"suffix":""},{"dropping-particle":"","family":"Cambria","given":"Erik","non-dropping-particle":"","parse-names":false,"suffix":""}],"container-title":"Information Processing and Management","id":"ITEM-1","issue":"1","issued":{"date-parts":[["2016"]]},"page":"36-45","publisher":"Elsevier B.V.","title":"Polarity shift detection, elimination and ensemble: A three-stage model for document-level sentiment analysis","type":"article-journal","volume":"52"},"uris":["http://www.mendeley.com/documents/?uuid=20873c9b-430f-4a25-bb85-48d72861fbe4"]}],"mendeley":{"formattedCitation":"(Xia et al., 2016)","plainTextFormattedCitation":"(Xia et al., 2016)","previouslyFormattedCitation":"(Xia et al., 2016)"},"properties":{"noteIndex":0},"schema":"https://github.com/citation-style-language/schema/raw/master/csl-citation.json"}</w:instrText>
      </w:r>
      <w:r w:rsidRPr="00B6094B">
        <w:fldChar w:fldCharType="separate"/>
      </w:r>
      <w:r w:rsidRPr="00B6094B">
        <w:rPr>
          <w:noProof/>
        </w:rPr>
        <w:t>(Xia et al., 2016)</w:t>
      </w:r>
      <w:r w:rsidRPr="00B6094B">
        <w:fldChar w:fldCharType="end"/>
      </w:r>
      <w:r w:rsidRPr="00B6094B">
        <w:t xml:space="preserve"> propose a three stage model</w:t>
      </w:r>
      <w:r w:rsidR="0024056B" w:rsidRPr="00B6094B">
        <w:t xml:space="preserve"> called Polarity Shift detection, Elimination and Ensemble</w:t>
      </w:r>
      <w:r w:rsidRPr="00B6094B">
        <w:t xml:space="preserve"> to detect polarity shift in reviews. Polarity shift refers to those words that change the orientation of sentences and depict different meaning. </w:t>
      </w:r>
      <w:r w:rsidR="0024056B" w:rsidRPr="00B6094B">
        <w:t xml:space="preserve">The authors have used the </w:t>
      </w:r>
      <w:r w:rsidR="0024056B" w:rsidRPr="00B6094B">
        <w:fldChar w:fldCharType="begin" w:fldLock="1"/>
      </w:r>
      <w:r w:rsidR="00FB7537" w:rsidRPr="00B6094B">
        <w:instrText>ADDIN CSL_CITATION {"citationItems":[{"id":"ITEM-1","itemData":{"author":[{"dropping-particle":"","family":"Blitzer","given":"John","non-dropping-particle":"","parse-names":false,"suffix":""},{"dropping-particle":"","family":"Dredze","given":"Mark","non-dropping-particle":"","parse-names":false,"suffix":""},{"dropping-particle":"","family":"Pereira","given":"Fernando","non-dropping-particle":"","parse-names":false,"suffix":""}],"container-title":"Association for Computational Linguistics - ACL 2007","id":"ITEM-1","issue":"June","issued":{"date-parts":[["2007"]]},"page":"440-447","title":"ACL07 Biographies, Bollywood, Boom-boxes and Blenders","type":"article-journal"},"uris":["http://www.mendeley.com/documents/?uuid=e876a653-c77f-4fa0-bf71-d7957e9c87d5"]}],"mendeley":{"formattedCitation":"(Blitzer et al., 2007)","plainTextFormattedCitation":"(Blitzer et al., 2007)","previouslyFormattedCitation":"(Blitzer et al., 2007)"},"properties":{"noteIndex":0},"schema":"https://github.com/citation-style-language/schema/raw/master/csl-citation.json"}</w:instrText>
      </w:r>
      <w:r w:rsidR="0024056B" w:rsidRPr="00B6094B">
        <w:fldChar w:fldCharType="separate"/>
      </w:r>
      <w:r w:rsidR="0024056B" w:rsidRPr="00B6094B">
        <w:rPr>
          <w:noProof/>
        </w:rPr>
        <w:t>(Blitzer et al., 2007)</w:t>
      </w:r>
      <w:r w:rsidR="0024056B" w:rsidRPr="00B6094B">
        <w:fldChar w:fldCharType="end"/>
      </w:r>
      <w:r w:rsidR="0024056B" w:rsidRPr="00B6094B">
        <w:t xml:space="preserve"> dataset. In the first step, the authors suggested a hybrid approach that includes rule based and machine learning methods to identify polarity shift words. The second step involves antonym revision to remove polarity shifts. Third step </w:t>
      </w:r>
      <w:r w:rsidR="00FB7537" w:rsidRPr="00B6094B">
        <w:t>comprises</w:t>
      </w:r>
      <w:r w:rsidR="0024056B" w:rsidRPr="00B6094B">
        <w:t xml:space="preserve"> </w:t>
      </w:r>
      <w:r w:rsidR="00FB7537" w:rsidRPr="00B6094B">
        <w:t>of</w:t>
      </w:r>
      <w:r w:rsidR="0024056B" w:rsidRPr="00B6094B">
        <w:t xml:space="preserve"> weighted ensemble </w:t>
      </w:r>
      <w:r w:rsidR="00FB7537" w:rsidRPr="00B6094B">
        <w:t>on the dataset. The results showed significant improvement compared to other classifiers.</w:t>
      </w:r>
    </w:p>
    <w:p w14:paraId="2745AC9A" w14:textId="10014B7F" w:rsidR="00A94140" w:rsidRPr="00B6094B" w:rsidRDefault="003D12F8" w:rsidP="00A94140">
      <w:pPr>
        <w:rPr>
          <w:bCs/>
        </w:rPr>
      </w:pPr>
      <w:r w:rsidRPr="00B6094B">
        <w:fldChar w:fldCharType="begin" w:fldLock="1"/>
      </w:r>
      <w:r w:rsidRPr="00B6094B">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ublisher":"IEEE","title":"Sentiment analysis of movie reviews: A study on feature selection and classification algorithms","type":"article-journal"},"uris":["http://www.mendeley.com/documents/?uuid=8e314c87-d927-4f1c-9417-55ce9cbc79af"]}],"mendeley":{"formattedCitation":"(Sahu &amp; Ahuja, 2016)","plainTextFormattedCitation":"(Sahu &amp; Ahuja, 2016)","previouslyFormattedCitation":"(Sahu &amp; Ahuja, 2016)"},"properties":{"noteIndex":0},"schema":"https://github.com/citation-style-language/schema/raw/master/csl-citation.json"}</w:instrText>
      </w:r>
      <w:r w:rsidRPr="00B6094B">
        <w:fldChar w:fldCharType="separate"/>
      </w:r>
      <w:r w:rsidRPr="00B6094B">
        <w:rPr>
          <w:noProof/>
        </w:rPr>
        <w:t>(Sahu &amp; Ahuja, 2016)</w:t>
      </w:r>
      <w:r w:rsidRPr="00B6094B">
        <w:fldChar w:fldCharType="end"/>
      </w:r>
      <w:r w:rsidR="00A94140" w:rsidRPr="00B6094B">
        <w:t xml:space="preserve"> authors have performed a study on sentiment analysis of movie review data set and evaluated using classification algorithms like </w:t>
      </w:r>
      <w:r w:rsidR="00A94140" w:rsidRPr="00B6094B">
        <w:rPr>
          <w:bCs/>
        </w:rPr>
        <w:t>Naïve Bayes, KNN, Bagging, COCR, Random Forrest and Decision Tree.  Random Forrest scored the highest accuracy of 88.95% among other classifiers.</w:t>
      </w:r>
      <w:r w:rsidR="00AC390B" w:rsidRPr="00B6094B">
        <w:rPr>
          <w:bCs/>
        </w:rPr>
        <w:t xml:space="preserve"> </w:t>
      </w:r>
    </w:p>
    <w:p w14:paraId="1CBA1224" w14:textId="5A7FA943" w:rsidR="00A81B4D" w:rsidRPr="00B6094B" w:rsidRDefault="00A81B4D" w:rsidP="00A94140">
      <w:pPr>
        <w:rPr>
          <w:bCs/>
        </w:rPr>
      </w:pPr>
      <w:r w:rsidRPr="00B6094B">
        <w:rPr>
          <w:bCs/>
        </w:rPr>
        <w:fldChar w:fldCharType="begin" w:fldLock="1"/>
      </w:r>
      <w:r w:rsidRPr="00B6094B">
        <w:rPr>
          <w:bCs/>
        </w:rPr>
        <w:instrText>ADDIN CSL_CITATION {"citationItems":[{"id":"ITEM-1","itemData":{"DOI":"10.18517/ijaseit.7.5.2137","ISSN":"24606952","abstract":"Opinion Mining (OM) or Sentiment Analysis (SA) can be defined as the task of detecting, extracting and classifying opinions on something. It is a type of the processing of the natural language (NLP) to track the public mood to a certain law, policy, or marketing, etc. It involves a way that development for the collection and examination of comments and opinions about legislation, laws, policies, etc., which are posted on the social media. The process of information extraction is very important because it is a very useful technique but also a challenging task. That mean, to extract sentiment from an object in the web-wide, need to automate opinion-mining systems to do it. The existing techniques for sentiment analysis include machine learning (supervised and unsupervised), and lexical-based approaches. Hence, the main aim of this paper presents a survey of sentiment analysis (SA) and opinion mining (OM) approaches, various techniques used that related in this field. As well, it discusses the application areas and challenges for sentiment analysis with insight into the past researcher's works.","author":[{"dropping-particle":"","family":"Saberi","given":"Bilal","non-dropping-particle":"","parse-names":false,"suffix":""},{"dropping-particle":"","family":"Saad","given":"Saidah","non-dropping-particle":"","parse-names":false,"suffix":""}],"container-title":"International Journal on Advanced Science, Engineering and Information Technology","id":"ITEM-1","issue":"5","issued":{"date-parts":[["2017"]]},"page":"1660-1666","title":"Sentiment analysis or opinion mining: A review","type":"article-journal","volume":"7"},"uris":["http://www.mendeley.com/documents/?uuid=3355f2f2-2687-4293-b33a-2b6b29baa02f"]}],"mendeley":{"formattedCitation":"(Saberi &amp; Saad, 2017)","plainTextFormattedCitation":"(Saberi &amp; Saad, 2017)","previouslyFormattedCitation":"(Saberi &amp; Saad, 2017)"},"properties":{"noteIndex":0},"schema":"https://github.com/citation-style-language/schema/raw/master/csl-citation.json"}</w:instrText>
      </w:r>
      <w:r w:rsidRPr="00B6094B">
        <w:rPr>
          <w:bCs/>
        </w:rPr>
        <w:fldChar w:fldCharType="separate"/>
      </w:r>
      <w:r w:rsidRPr="00B6094B">
        <w:rPr>
          <w:bCs/>
          <w:noProof/>
        </w:rPr>
        <w:t>(Saberi &amp; Saad, 2017)</w:t>
      </w:r>
      <w:r w:rsidRPr="00B6094B">
        <w:rPr>
          <w:bCs/>
        </w:rPr>
        <w:fldChar w:fldCharType="end"/>
      </w:r>
      <w:r w:rsidRPr="00B6094B">
        <w:rPr>
          <w:bCs/>
        </w:rPr>
        <w:t xml:space="preserve"> These authors conducted a non-experimental review of sentiment analysis describing its main use, levels of sentiment analysis, and resources of sentiment analysis.</w:t>
      </w:r>
    </w:p>
    <w:p w14:paraId="3E6F4ABC" w14:textId="05D3F2B8" w:rsidR="00A81B4D" w:rsidRPr="00B6094B" w:rsidRDefault="00A81B4D" w:rsidP="00A94140">
      <w:pPr>
        <w:rPr>
          <w:bCs/>
        </w:rPr>
      </w:pPr>
      <w:r w:rsidRPr="00B6094B">
        <w:rPr>
          <w:bCs/>
        </w:rPr>
        <w:fldChar w:fldCharType="begin" w:fldLock="1"/>
      </w:r>
      <w:r w:rsidRPr="00B6094B">
        <w:rPr>
          <w:bCs/>
        </w:rPr>
        <w:instrText>ADDIN CSL_CITATION {"citationItems":[{"id":"ITEM-1","itemData":{"DOI":"10.1109/BIGCOMP.2017.7881759","ISBN":"9781509030156","abstract":"Sentiment analysis and opinion mining is a task to analyze people's opinions or sentiments from textual data, which is very useful for the analysis of many NLP applications. The difficulty of this task is that there are a variety of sentiments inside documents, and these sentiments have variety expressions. Hence, it is hard to extract all sentiments using a dictionary that is commonly used. In this paper, we construct the domain sentiment dictionary using external textual data. Besides, many classification models can be used to classify documents according to their opinion. However, these single models have strengths and weaknesses. We propose a highly effective hybrid model combining different single models to overcome their weaknesses. The experimental results show that our hybrid model outperforms baseline single models.","author":[{"dropping-particle":"","family":"Kai","given":"Yang","non-dropping-particle":"","parse-names":false,"suffix":""},{"dropping-particle":"","family":"Cai","given":"Yi","non-dropping-particle":"","parse-names":false,"suffix":""},{"dropping-particle":"","family":"Dongping","given":"Huang","non-dropping-particle":"","parse-names":false,"suffix":""},{"dropping-particle":"","family":"Li","given":"Jingnan","non-dropping-particle":"","parse-names":false,"suffix":""},{"dropping-particle":"","family":"Zhou","given":"Zikai","non-dropping-particle":"","parse-names":false,"suffix":""},{"dropping-particle":"","family":"Lei","given":"Xue","non-dropping-particle":"","parse-names":false,"suffix":""}],"container-title":"2017 IEEE International Conference on Big Data and Smart Computing, BigComp 2017","id":"ITEM-1","issued":{"date-parts":[["2017"]]},"page":"465-466","publisher":"IEEE","title":"An effective hybrid model for opinion mining and sentiment analysis","type":"article-journal"},"uris":["http://www.mendeley.com/documents/?uuid=da4e1ea7-b3a3-424b-bea0-fc00bce467f0"]}],"mendeley":{"formattedCitation":"(Kai et al., 2017)","plainTextFormattedCitation":"(Kai et al., 2017)","previouslyFormattedCitation":"(Kai et al., 2017)"},"properties":{"noteIndex":0},"schema":"https://github.com/citation-style-language/schema/raw/master/csl-citation.json"}</w:instrText>
      </w:r>
      <w:r w:rsidRPr="00B6094B">
        <w:rPr>
          <w:bCs/>
        </w:rPr>
        <w:fldChar w:fldCharType="separate"/>
      </w:r>
      <w:r w:rsidRPr="00B6094B">
        <w:rPr>
          <w:bCs/>
          <w:noProof/>
        </w:rPr>
        <w:t>(Kai et al., 2017)</w:t>
      </w:r>
      <w:r w:rsidRPr="00B6094B">
        <w:rPr>
          <w:bCs/>
        </w:rPr>
        <w:fldChar w:fldCharType="end"/>
      </w:r>
      <w:r w:rsidRPr="00B6094B">
        <w:rPr>
          <w:bCs/>
        </w:rPr>
        <w:t xml:space="preserve"> The authors propose a hybrid model, by combining SVM and GBDT. They conclude that SVM works well under the condition that sentences have a simple structure and strong opinion words whereas GBDT works well when sentence is too long and has more polarity words. </w:t>
      </w:r>
    </w:p>
    <w:p w14:paraId="0E8DC41B" w14:textId="26663D8A" w:rsidR="00A81B4D" w:rsidRPr="00B6094B" w:rsidRDefault="00A81B4D" w:rsidP="00A94140">
      <w:pPr>
        <w:rPr>
          <w:bCs/>
        </w:rPr>
      </w:pPr>
      <w:r w:rsidRPr="00B6094B">
        <w:rPr>
          <w:bCs/>
        </w:rPr>
        <w:fldChar w:fldCharType="begin" w:fldLock="1"/>
      </w:r>
      <w:r w:rsidRPr="00B6094B">
        <w:rPr>
          <w:bCs/>
        </w:rPr>
        <w:instrText>ADDIN CSL_CITATION {"citationItems":[{"id":"ITEM-1","itemData":{"DOI":"10.1109/ICTAS.2018.8368746","ISBN":"9781538610015","abstract":"The rapid increase in mountains of unstructured textual data accompanied by proliferation of tools to analyse them has opened up great opportunities and challenges for text mining research. The automatic labelling of text data is hard because people often express opinions in complex ways that are sometimes difficult to comprehend. The labelling process involves huge amount of efforts and mislabelled datasets usually lead to incorrect decisions. In this paper, we design a framework for sentiment analysis with opinion mining for the case of hotel customer feedback. Most available datasets of hotel reviews are not labelled which presents a lot of works for researchers as far as text data pre-processing task is concerned. Moreover, sentiment datasets are often highly domain sensitive and hard to create because sentiments are feelings such as emotions, attitudes and opinions that are commonly rife with idioms, onomatopoeias, homophones, phonemes, alliterations and acronyms. The proposed framework is termed sentiment polarity that automatically prepares a sentiment dataset for training and testing to extract unbiased opinions of hotel services from reviews. A comparative analysis was established with Naïve Bayes multinomial, sequential minimal optimization, compliment Naïve Bayes and Composite hypercubes on iterated random projections to discover a suitable machine learning algorithm for the classification component of the framework.","author":[{"dropping-particle":"","family":"Zvarevashe","given":"Kudakwashe","non-dropping-particle":"","parse-names":false,"suffix":""},{"dropping-particle":"","family":"Olugbara","given":"Oludayo O.","non-dropping-particle":"","parse-names":false,"suffix":""}],"container-title":"2018 Conference on Information Communications Technology and Society, ICTAS 2018 - Proceedings","id":"ITEM-1","issued":{"date-parts":[["2018"]]},"page":"1-4","publisher":"IEEE","title":"A framework for sentiment analysis with opinion mining of hotel reviews","type":"article-journal"},"uris":["http://www.mendeley.com/documents/?uuid=e92422ff-79b9-42d9-a744-749b58ed922b"]}],"mendeley":{"formattedCitation":"(Zvarevashe &amp; Olugbara, 2018)","plainTextFormattedCitation":"(Zvarevashe &amp; Olugbara, 2018)","previouslyFormattedCitation":"(Zvarevashe &amp; Olugbara, 2018)"},"properties":{"noteIndex":0},"schema":"https://github.com/citation-style-language/schema/raw/master/csl-citation.json"}</w:instrText>
      </w:r>
      <w:r w:rsidRPr="00B6094B">
        <w:rPr>
          <w:bCs/>
        </w:rPr>
        <w:fldChar w:fldCharType="separate"/>
      </w:r>
      <w:r w:rsidRPr="00B6094B">
        <w:rPr>
          <w:bCs/>
          <w:noProof/>
        </w:rPr>
        <w:t>(Zvarevashe &amp; Olugbara, 2018)</w:t>
      </w:r>
      <w:r w:rsidRPr="00B6094B">
        <w:rPr>
          <w:bCs/>
        </w:rPr>
        <w:fldChar w:fldCharType="end"/>
      </w:r>
      <w:r w:rsidRPr="00B6094B">
        <w:rPr>
          <w:bCs/>
        </w:rPr>
        <w:t xml:space="preserve"> Authors used Sentence polarity Based Model (SPBM). They used </w:t>
      </w:r>
      <w:proofErr w:type="spellStart"/>
      <w:r w:rsidRPr="00B6094B">
        <w:rPr>
          <w:bCs/>
        </w:rPr>
        <w:t>OpinRank</w:t>
      </w:r>
      <w:proofErr w:type="spellEnd"/>
      <w:r w:rsidRPr="00B6094B">
        <w:rPr>
          <w:bCs/>
        </w:rPr>
        <w:t xml:space="preserve"> dataset </w:t>
      </w:r>
      <w:r w:rsidR="00ED50B4" w:rsidRPr="00B6094B">
        <w:rPr>
          <w:bCs/>
        </w:rPr>
        <w:t xml:space="preserve">containing 259000 reviews of hotel. Four main classification algorithms were used namely Naïve Bayes, Sequential Minimal Optimization (SMO), Compliment Naïve Bayes (CNB) and Composite hyper cubes on Iterated Random Projections (CHIRP). The results obtained after experimentation was that Naïve Bayes got highest accuracy of 80.9% while CNB was 80.5% and CHIRP 75.6%. </w:t>
      </w:r>
    </w:p>
    <w:p w14:paraId="7C365735" w14:textId="1C205A62" w:rsidR="006107CE" w:rsidRPr="00B6094B" w:rsidRDefault="009218EA" w:rsidP="00A94140">
      <w:pPr>
        <w:rPr>
          <w:bCs/>
        </w:rPr>
      </w:pPr>
      <w:r w:rsidRPr="00B6094B">
        <w:rPr>
          <w:bCs/>
        </w:rPr>
        <w:fldChar w:fldCharType="begin" w:fldLock="1"/>
      </w:r>
      <w:r w:rsidR="000461B2" w:rsidRPr="00B6094B">
        <w:rPr>
          <w:bCs/>
        </w:rPr>
        <w:instrText>ADDIN CSL_CITATION {"citationItems":[{"id":"ITEM-1","itemData":{"abstract":"Now a days, customers opinions are plays the major role in the E-commerce applications such as Flipkart, Amazon, eBay etc. Based on customer feedback on the product or seller in the form re- views or comments are the difficulty process by po- tential buyers to choose a products through online. In the proposed system, the various sentiment anal- ysis techniques to provide a solution in two main ar- eas. 1) Extract customer opinions on specific prod- uct or seller. 2) Analyze the sentiments towards that specific product or seller. In this paper, we an- alyzed several opinion mining techniques and senti- ment analysis and their correctness in the categories of opinions or sentiments","author":[{"dropping-particle":"","family":"Penubaka Balaji","given":"D.Haritha and O.Nagaraju","non-dropping-particle":"","parse-names":false,"suffix":""}],"container-title":"International journal of pure and applied Maths","id":"ITEM-1","issue":"19","issued":{"date-parts":[["2018"]]},"page":"61-69","title":"6. An Overview on Opinion Mining Techniques and Sentiment Analysis","type":"article-journal","volume":"India"},"uris":["http://www.mendeley.com/documents/?uuid=b224a35c-2dfb-40e5-abf4-73a354d3867e"]}],"mendeley":{"formattedCitation":"(Penubaka Balaji, 2018)","plainTextFormattedCitation":"(Penubaka Balaji, 2018)","previouslyFormattedCitation":"(Penubaka Balaji, 2018)"},"properties":{"noteIndex":0},"schema":"https://github.com/citation-style-language/schema/raw/master/csl-citation.json"}</w:instrText>
      </w:r>
      <w:r w:rsidRPr="00B6094B">
        <w:rPr>
          <w:bCs/>
        </w:rPr>
        <w:fldChar w:fldCharType="separate"/>
      </w:r>
      <w:r w:rsidRPr="00B6094B">
        <w:rPr>
          <w:bCs/>
          <w:noProof/>
        </w:rPr>
        <w:t>(Penubaka Balaji, 2018)</w:t>
      </w:r>
      <w:r w:rsidRPr="00B6094B">
        <w:rPr>
          <w:bCs/>
        </w:rPr>
        <w:fldChar w:fldCharType="end"/>
      </w:r>
      <w:r w:rsidRPr="00B6094B">
        <w:rPr>
          <w:bCs/>
        </w:rPr>
        <w:t xml:space="preserve"> says t</w:t>
      </w:r>
      <w:r w:rsidR="00C46CD0" w:rsidRPr="00B6094B">
        <w:rPr>
          <w:bCs/>
        </w:rPr>
        <w:t xml:space="preserve">here are three main categories of sentiment analysis </w:t>
      </w:r>
      <w:r w:rsidR="002B7CD5" w:rsidRPr="00B6094B">
        <w:rPr>
          <w:bCs/>
        </w:rPr>
        <w:t>based on</w:t>
      </w:r>
      <w:r w:rsidR="00C46CD0" w:rsidRPr="00B6094B">
        <w:rPr>
          <w:bCs/>
        </w:rPr>
        <w:t xml:space="preserve"> corpus. Document level sentiment analysis</w:t>
      </w:r>
      <w:r w:rsidR="00E43018">
        <w:rPr>
          <w:bCs/>
        </w:rPr>
        <w:t>,</w:t>
      </w:r>
      <w:r w:rsidR="00C46CD0" w:rsidRPr="00B6094B">
        <w:rPr>
          <w:bCs/>
        </w:rPr>
        <w:t xml:space="preserve"> </w:t>
      </w:r>
      <w:r w:rsidR="006107CE" w:rsidRPr="00B6094B">
        <w:rPr>
          <w:bCs/>
        </w:rPr>
        <w:t>S</w:t>
      </w:r>
      <w:r w:rsidR="00C46CD0" w:rsidRPr="00B6094B">
        <w:rPr>
          <w:bCs/>
        </w:rPr>
        <w:t xml:space="preserve">entence level </w:t>
      </w:r>
      <w:r w:rsidR="00E43018">
        <w:rPr>
          <w:bCs/>
        </w:rPr>
        <w:t xml:space="preserve">analysis </w:t>
      </w:r>
      <w:r w:rsidR="00C46CD0" w:rsidRPr="00B6094B">
        <w:rPr>
          <w:bCs/>
        </w:rPr>
        <w:t xml:space="preserve">and lastly </w:t>
      </w:r>
      <w:r w:rsidR="006107CE" w:rsidRPr="00B6094B">
        <w:rPr>
          <w:bCs/>
        </w:rPr>
        <w:t>aspect-based which c</w:t>
      </w:r>
      <w:r w:rsidR="00E43018">
        <w:rPr>
          <w:bCs/>
        </w:rPr>
        <w:t>lassifies features and objects.</w:t>
      </w:r>
    </w:p>
    <w:p w14:paraId="55FBF17D" w14:textId="77777777" w:rsidR="006107CE" w:rsidRPr="00B6094B" w:rsidRDefault="006107CE" w:rsidP="00A94140">
      <w:pPr>
        <w:rPr>
          <w:bCs/>
        </w:rPr>
      </w:pPr>
      <w:r w:rsidRPr="00B6094B">
        <w:rPr>
          <w:bCs/>
        </w:rPr>
        <w:t xml:space="preserve">There can be three common components of any opinion. </w:t>
      </w:r>
    </w:p>
    <w:p w14:paraId="59B14B28" w14:textId="6942F25E" w:rsidR="00C46CD0" w:rsidRPr="00F62DCF" w:rsidRDefault="006107CE" w:rsidP="00F62DCF">
      <w:pPr>
        <w:pStyle w:val="ListParagraph"/>
        <w:numPr>
          <w:ilvl w:val="0"/>
          <w:numId w:val="19"/>
        </w:numPr>
        <w:rPr>
          <w:bCs/>
        </w:rPr>
      </w:pPr>
      <w:r w:rsidRPr="00F62DCF">
        <w:rPr>
          <w:bCs/>
        </w:rPr>
        <w:t xml:space="preserve">Opinion holder: One who gives the opinion, for </w:t>
      </w:r>
      <w:r w:rsidR="00DD4D84" w:rsidRPr="00F62DCF">
        <w:rPr>
          <w:bCs/>
        </w:rPr>
        <w:t>example,</w:t>
      </w:r>
      <w:r w:rsidRPr="00F62DCF">
        <w:rPr>
          <w:bCs/>
        </w:rPr>
        <w:t xml:space="preserve"> I </w:t>
      </w:r>
      <w:r w:rsidR="00DD4D84" w:rsidRPr="00F62DCF">
        <w:rPr>
          <w:bCs/>
        </w:rPr>
        <w:t>do not</w:t>
      </w:r>
      <w:r w:rsidRPr="00F62DCF">
        <w:rPr>
          <w:bCs/>
        </w:rPr>
        <w:t xml:space="preserve"> like this movie. Me being the opinion holder.</w:t>
      </w:r>
    </w:p>
    <w:p w14:paraId="180E1F01" w14:textId="19FA8D7B" w:rsidR="006107CE" w:rsidRPr="00F62DCF" w:rsidRDefault="006107CE" w:rsidP="00F62DCF">
      <w:pPr>
        <w:pStyle w:val="ListParagraph"/>
        <w:numPr>
          <w:ilvl w:val="0"/>
          <w:numId w:val="19"/>
        </w:numPr>
        <w:rPr>
          <w:bCs/>
        </w:rPr>
      </w:pPr>
      <w:r w:rsidRPr="00F62DCF">
        <w:rPr>
          <w:bCs/>
        </w:rPr>
        <w:t xml:space="preserve">Opinion Object: Object on which opinion has been passed on, for </w:t>
      </w:r>
      <w:r w:rsidR="00DD4D84" w:rsidRPr="00F62DCF">
        <w:rPr>
          <w:bCs/>
        </w:rPr>
        <w:t>example,</w:t>
      </w:r>
      <w:r w:rsidRPr="00F62DCF">
        <w:rPr>
          <w:bCs/>
        </w:rPr>
        <w:t xml:space="preserve"> a movie is an object in </w:t>
      </w:r>
      <w:r w:rsidR="00DD4D84" w:rsidRPr="00F62DCF">
        <w:rPr>
          <w:bCs/>
        </w:rPr>
        <w:t>above-mentioned</w:t>
      </w:r>
      <w:r w:rsidRPr="00F62DCF">
        <w:rPr>
          <w:bCs/>
        </w:rPr>
        <w:t xml:space="preserve"> sentence.</w:t>
      </w:r>
    </w:p>
    <w:p w14:paraId="3CEB092F" w14:textId="33164673" w:rsidR="006107CE" w:rsidRPr="00F62DCF" w:rsidRDefault="006107CE" w:rsidP="00F62DCF">
      <w:pPr>
        <w:pStyle w:val="ListParagraph"/>
        <w:numPr>
          <w:ilvl w:val="0"/>
          <w:numId w:val="19"/>
        </w:numPr>
        <w:rPr>
          <w:bCs/>
        </w:rPr>
      </w:pPr>
      <w:r w:rsidRPr="00F62DCF">
        <w:rPr>
          <w:bCs/>
        </w:rPr>
        <w:t xml:space="preserve">Opinion Orientation: Degree of the comment, i.e. positive, negative or neutral. For example, I </w:t>
      </w:r>
      <w:r w:rsidR="00DD4D84" w:rsidRPr="00F62DCF">
        <w:rPr>
          <w:b/>
        </w:rPr>
        <w:t>do not</w:t>
      </w:r>
      <w:r w:rsidRPr="00F62DCF">
        <w:rPr>
          <w:b/>
        </w:rPr>
        <w:t xml:space="preserve"> like</w:t>
      </w:r>
      <w:r w:rsidRPr="00F62DCF">
        <w:rPr>
          <w:bCs/>
        </w:rPr>
        <w:t xml:space="preserve"> this movie.</w:t>
      </w:r>
    </w:p>
    <w:p w14:paraId="2432465D" w14:textId="6BCC089D" w:rsidR="001F44B3" w:rsidRPr="00B6094B" w:rsidRDefault="001F44B3" w:rsidP="00A94140">
      <w:pPr>
        <w:rPr>
          <w:bCs/>
        </w:rPr>
      </w:pPr>
      <w:r w:rsidRPr="00B6094B">
        <w:rPr>
          <w:bCs/>
        </w:rPr>
        <w:t xml:space="preserve">Furthermore, opinions can be direct i.e. this movie had great story or they can be indirect like </w:t>
      </w:r>
      <w:r w:rsidR="00DD5239" w:rsidRPr="00B6094B">
        <w:rPr>
          <w:bCs/>
        </w:rPr>
        <w:t>Brad Pit became famous after Troy.</w:t>
      </w:r>
    </w:p>
    <w:p w14:paraId="4D51C398" w14:textId="77777777" w:rsidR="00CD0692" w:rsidRPr="00B6094B" w:rsidRDefault="000461B2" w:rsidP="00616CA3">
      <w:pPr>
        <w:widowControl w:val="0"/>
        <w:autoSpaceDE w:val="0"/>
        <w:autoSpaceDN w:val="0"/>
        <w:adjustRightInd w:val="0"/>
        <w:spacing w:line="240" w:lineRule="auto"/>
        <w:rPr>
          <w:bCs/>
        </w:rPr>
      </w:pPr>
      <w:r w:rsidRPr="00B6094B">
        <w:rPr>
          <w:bCs/>
        </w:rPr>
        <w:fldChar w:fldCharType="begin" w:fldLock="1"/>
      </w:r>
      <w:r w:rsidR="00931782" w:rsidRPr="00B6094B">
        <w:rPr>
          <w:bCs/>
        </w:rPr>
        <w:instrText>ADDIN CSL_CITATION {"citationItems":[{"id":"ITEM-1","itemData":{"DOI":"10.3390/make1010014","abstract":"Sentiment classification (SC) is a reference to the task of sentiment analysis (SA), which is a subfield of natural language processing (NLP) and is used to decide whether textual content implies a positive or negative review. This research focuses on the various machine learning (ML) algorithms which are utilized in the analyzation of sentiments and in the mining of reviews in different datasets. Overall, an SC task consists of two phases. The first phase deals with feature extraction (FE). Three different FE algorithms are applied in this research. The second phase covers the classification of the reviews by using various ML algorithms. These are Naïve Bayes (NB), Stochastic Gradient Descent (SGD), Support Vector Machines (SVM), Passive Aggressive (PA), Maximum Entropy (ME), Adaptive Boosting (AdaBoost), Multinomial NB (MNB), Bernoulli NB (BNB), Ridge Regression (RR) and Logistic Regression (LR). The performance of PA with a unigram is the best among other algorithms for all used datasets (IMDB, Cornell Movies, Amazon and Twitter) and provides values that range from 87% to 99.96% for all evaluation metrics.","author":[{"dropping-particle":"","family":"Gamal","given":"Donia","non-dropping-particle":"","parse-names":false,"suffix":""},{"dropping-particle":"","family":"Alfonse","given":"Marco","non-dropping-particle":"","parse-names":false,"suffix":""},{"dropping-particle":"","family":"M. El-Horbaty","given":"El-Sayed","non-dropping-particle":"","parse-names":false,"suffix":""},{"dropping-particle":"","family":"M. Salem","given":"Abdel-Badeeh","non-dropping-particle":"","parse-names":false,"suffix":""}],"container-title":"Machine Learning and Knowledge Extraction","id":"ITEM-1","issue":"1","issued":{"date-parts":[["2018"]]},"page":"224-234","title":"Analysis of Machine Learning Algorithms for Opinion Mining in Different Domains","type":"article-journal","volume":"1"},"uris":["http://www.mendeley.com/documents/?uuid=e7796aad-5396-470e-995b-385bb029e8f3"]}],"mendeley":{"formattedCitation":"(Gamal et al., 2018)","plainTextFormattedCitation":"(Gamal et al., 2018)","previouslyFormattedCitation":"(Gamal et al., 2018)"},"properties":{"noteIndex":0},"schema":"https://github.com/citation-style-language/schema/raw/master/csl-citation.json"}</w:instrText>
      </w:r>
      <w:r w:rsidRPr="00B6094B">
        <w:rPr>
          <w:bCs/>
        </w:rPr>
        <w:fldChar w:fldCharType="separate"/>
      </w:r>
      <w:r w:rsidRPr="00B6094B">
        <w:rPr>
          <w:bCs/>
          <w:noProof/>
        </w:rPr>
        <w:t>(Gamal et al., 2018)</w:t>
      </w:r>
      <w:r w:rsidRPr="00B6094B">
        <w:rPr>
          <w:bCs/>
        </w:rPr>
        <w:fldChar w:fldCharType="end"/>
      </w:r>
      <w:r w:rsidRPr="00B6094B">
        <w:rPr>
          <w:bCs/>
        </w:rPr>
        <w:t xml:space="preserve"> did a comparative analysis of machine learning algorithms for sentiment analysis, using three different feature extraction algorithms and after that using multiple machine learning algorithms like Logistic Regression, Bernoulli NB, Multinomial NB, Naïve Bayes, Maximum Entropy, Passive Aggressive, Stochastic Gradient Descent, Support Vector Machines, Ridge Regression and Adaptive Boosting</w:t>
      </w:r>
      <w:r w:rsidR="00666E8C" w:rsidRPr="00B6094B">
        <w:rPr>
          <w:bCs/>
        </w:rPr>
        <w:t>. It was concluded that among all above mention algorithms the one with best performance was Passive Aggressive for all utilized datasets like IMDB, Cornell Movies, Twitter and Amazon with unigrams. It had values from 87% to 99.96% for evaluation matrices.</w:t>
      </w:r>
      <w:r w:rsidR="00931782" w:rsidRPr="00B6094B">
        <w:rPr>
          <w:bCs/>
        </w:rPr>
        <w:t xml:space="preserve"> </w:t>
      </w:r>
    </w:p>
    <w:p w14:paraId="5176F8F4" w14:textId="0E90081B" w:rsidR="00CD0692" w:rsidRPr="00B6094B" w:rsidRDefault="00931782" w:rsidP="00616CA3">
      <w:pPr>
        <w:widowControl w:val="0"/>
        <w:autoSpaceDE w:val="0"/>
        <w:autoSpaceDN w:val="0"/>
        <w:adjustRightInd w:val="0"/>
        <w:spacing w:line="240" w:lineRule="auto"/>
        <w:rPr>
          <w:bCs/>
        </w:rPr>
      </w:pPr>
      <w:r w:rsidRPr="00B6094B">
        <w:rPr>
          <w:bCs/>
        </w:rPr>
        <w:fldChar w:fldCharType="begin" w:fldLock="1"/>
      </w:r>
      <w:r w:rsidR="00B9133B" w:rsidRPr="00B6094B">
        <w:rPr>
          <w:bCs/>
        </w:rPr>
        <w:instrText>ADDIN CSL_CITATION {"citationItems":[{"id":"ITEM-1","itemData":{"DOI":"10.1145/3177457.3177462","ISBN":"9781450363396","abstract":"It is challenging to figure out the most common appraisal of an online product since there are too many reviews about it uploaded on the internet. Several research methods using opinion mining in the context of the online reviews have been suggested to solve this issue. The existing research on opinion mining can be classified into three general levels: document-level, sentence-level, and aspect-level sentiment analysis. Aspect-based evaluation is the most meaningful application in opinion mining, and researchers are getting more interested in product aspect extraction; however, more complex algorithms are needed to address this issue precisely with larger corpora. This paper introduces a method to automatically gain a knowledge-based system, which then is used to capture product aspects and corresponding opinions from a large number of product reviews in a specific domain. Our efforts tend to improve accuracy and the usefulness of review summaries by leveraging knowledge of product aspect extraction and provide both appropriate level of detail and richer representation capabilities.","author":[{"dropping-particle":"","family":"Vo","given":"Anh Dung","non-dropping-particle":"","parse-names":false,"suffix":""},{"dropping-particle":"","family":"Nguyen","given":"Quang Phuoc","non-dropping-particle":"","parse-names":false,"suffix":""},{"dropping-particle":"","family":"Ock","given":"Cheol Young","non-dropping-particle":"","parse-names":false,"suffix":""}],"container-title":"ACM International Conference Proceeding Series","id":"ITEM-1","issued":{"date-parts":[["2018"]]},"page":"110-113","title":"Automatic knowledge extraction for aspect-based sentiment analysis of customer reviews","type":"article-journal"},"uris":["http://www.mendeley.com/documents/?uuid=93df2a67-ef49-4c72-a397-97512d4f5c3e"]}],"mendeley":{"formattedCitation":"(Vo et al., 2018)","plainTextFormattedCitation":"(Vo et al., 2018)","previouslyFormattedCitation":"(Vo et al., 2018)"},"properties":{"noteIndex":0},"schema":"https://github.com/citation-style-language/schema/raw/master/csl-citation.json"}</w:instrText>
      </w:r>
      <w:r w:rsidRPr="00B6094B">
        <w:rPr>
          <w:bCs/>
        </w:rPr>
        <w:fldChar w:fldCharType="separate"/>
      </w:r>
      <w:r w:rsidRPr="00B6094B">
        <w:rPr>
          <w:bCs/>
          <w:noProof/>
        </w:rPr>
        <w:t>(Vo et al., 2018)</w:t>
      </w:r>
      <w:r w:rsidRPr="00B6094B">
        <w:rPr>
          <w:bCs/>
        </w:rPr>
        <w:fldChar w:fldCharType="end"/>
      </w:r>
      <w:r w:rsidRPr="00B6094B">
        <w:rPr>
          <w:bCs/>
        </w:rPr>
        <w:t xml:space="preserve"> developed a method of automatically extracting a knowledge base system, which further can be utilized in extraction of aspects for any product and resulting in opinion. </w:t>
      </w:r>
      <w:r w:rsidR="00C13DF3" w:rsidRPr="00B6094B">
        <w:rPr>
          <w:bCs/>
        </w:rPr>
        <w:t>They have tried to solve the problem of feature extraction precisely from a bigger and larger corpus</w:t>
      </w:r>
      <w:r w:rsidR="00AC1A63" w:rsidRPr="00B6094B">
        <w:rPr>
          <w:bCs/>
        </w:rPr>
        <w:t>. Natural Language Processing gears like named entity recognition, Dependencies Parser and Co-reference Resolution were used in two steps: Knowledge introduction and broad syntactic knowledge extraction.</w:t>
      </w:r>
      <w:r w:rsidR="00B9133B" w:rsidRPr="00B6094B">
        <w:rPr>
          <w:bCs/>
        </w:rPr>
        <w:t xml:space="preserve"> </w:t>
      </w:r>
    </w:p>
    <w:p w14:paraId="2854BAE7" w14:textId="77777777" w:rsidR="0036699E" w:rsidRPr="00B6094B" w:rsidRDefault="0036699E" w:rsidP="0036699E">
      <w:pPr>
        <w:widowControl w:val="0"/>
        <w:autoSpaceDE w:val="0"/>
        <w:autoSpaceDN w:val="0"/>
        <w:adjustRightInd w:val="0"/>
        <w:spacing w:line="240" w:lineRule="auto"/>
        <w:rPr>
          <w:bCs/>
        </w:rPr>
      </w:pPr>
      <w:r w:rsidRPr="00B6094B">
        <w:rPr>
          <w:bCs/>
        </w:rPr>
        <w:fldChar w:fldCharType="begin" w:fldLock="1"/>
      </w:r>
      <w:r w:rsidRPr="00B6094B">
        <w:rPr>
          <w:bCs/>
        </w:rPr>
        <w:instrText>ADDIN CSL_CITATION {"citationItems":[{"id":"ITEM-1","itemData":{"DOI":"10.1109/ISCMI.2018.8703235","ISBN":"9781728113012","abstract":"Sentiment analysis identifies a user's attitude towards a service, a topic or an event and it is very useful for companies that receive many written reviews of their services. We investigate the effect of feature extraction techniques on supervised machine learning classifiers using four different performance metrics using a publicly available movie review dataset. Our objective is to explore different classification algorithms as well as utilizing diverse feature extractors and compare outcomes and finally select the trio of feature extraction technique, classification algorithm and performance metric with the best result for the movie review classification use case.","author":[{"dropping-particle":"","family":"Mtetwa","given":"Nhamo","non-dropping-particle":"","parse-names":false,"suffix":""},{"dropping-particle":"","family":"Awukam","given":"Awukam Ojang","non-dropping-particle":"","parse-names":false,"suffix":""},{"dropping-particle":"","family":"Yousefi","given":"Mehdi","non-dropping-particle":"","parse-names":false,"suffix":""}],"container-title":"5th International Conference on Soft Computing and Machine Intelligence, ISCMI 2018","id":"ITEM-1","issued":{"date-parts":[["2018"]]},"page":"67-71","title":"Feature Extraction and Classification of Movie Reviews","type":"article-journal"},"uris":["http://www.mendeley.com/documents/?uuid=b2ee8107-513b-4763-a15f-c9080aa8c453"]}],"mendeley":{"formattedCitation":"(Mtetwa et al., 2018)","plainTextFormattedCitation":"(Mtetwa et al., 2018)","previouslyFormattedCitation":"(Mtetwa et al., 2018)"},"properties":{"noteIndex":0},"schema":"https://github.com/citation-style-language/schema/raw/master/csl-citation.json"}</w:instrText>
      </w:r>
      <w:r w:rsidRPr="00B6094B">
        <w:rPr>
          <w:bCs/>
        </w:rPr>
        <w:fldChar w:fldCharType="separate"/>
      </w:r>
      <w:r w:rsidRPr="00B6094B">
        <w:rPr>
          <w:bCs/>
          <w:noProof/>
        </w:rPr>
        <w:t>(Mtetwa et al., 2018)</w:t>
      </w:r>
      <w:r w:rsidRPr="00B6094B">
        <w:rPr>
          <w:bCs/>
        </w:rPr>
        <w:fldChar w:fldCharType="end"/>
      </w:r>
      <w:r w:rsidRPr="00B6094B">
        <w:rPr>
          <w:bCs/>
        </w:rPr>
        <w:t xml:space="preserve"> worked on web based API with JSON doing sentiment analysis of movie reviews to show results on any operating system and furthermore, system can be trained for different other domains as well. </w:t>
      </w:r>
    </w:p>
    <w:p w14:paraId="46939F58" w14:textId="0C15C69D" w:rsidR="0036699E" w:rsidRPr="00B6094B" w:rsidRDefault="0036699E" w:rsidP="00616CA3">
      <w:pPr>
        <w:widowControl w:val="0"/>
        <w:autoSpaceDE w:val="0"/>
        <w:autoSpaceDN w:val="0"/>
        <w:adjustRightInd w:val="0"/>
        <w:spacing w:line="240" w:lineRule="auto"/>
        <w:rPr>
          <w:bCs/>
        </w:rPr>
      </w:pPr>
      <w:r w:rsidRPr="00B6094B">
        <w:rPr>
          <w:bCs/>
        </w:rPr>
        <w:fldChar w:fldCharType="begin" w:fldLock="1"/>
      </w:r>
      <w:r w:rsidRPr="00B6094B">
        <w:rPr>
          <w:bCs/>
        </w:rPr>
        <w:instrText>ADDIN CSL_CITATION {"citationItems":[{"id":"ITEM-1","itemData":{"DOI":"10.1016/j.cosrev.2017.10.002","ISBN":"1612.01556","ISSN":"15740137","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 1 .","author":[{"dropping-particle":"V","family":"Mäntylä","given":"Mika","non-dropping-particle":"","parse-names":false,"suffix":""},{"dropping-particle":"","family":"Graziotin","given":"Daniel","non-dropping-particle":"","parse-names":false,"suffix":""},{"dropping-particle":"","family":"Kuutila","given":"Miikka","non-dropping-particle":"","parse-names":false,"suffix":""}],"container-title":"Computer Review","id":"ITEM-1","issue":"February","issued":{"date-parts":[["2018"]]},"page":"16-32","title":"The Evolution of Sentiment Analysis","type":"article-journal","volume":"27"},"uris":["http://www.mendeley.com/documents/?uuid=078447ad-3030-4683-93c5-083a9ae7d413"]}],"mendeley":{"formattedCitation":"(Mäntylä et al., 2018)","plainTextFormattedCitation":"(Mäntylä et al., 2018)","previouslyFormattedCitation":"(Mäntylä et al., 2018)"},"properties":{"noteIndex":0},"schema":"https://github.com/citation-style-language/schema/raw/master/csl-citation.json"}</w:instrText>
      </w:r>
      <w:r w:rsidRPr="00B6094B">
        <w:rPr>
          <w:bCs/>
        </w:rPr>
        <w:fldChar w:fldCharType="separate"/>
      </w:r>
      <w:r w:rsidRPr="00B6094B">
        <w:rPr>
          <w:bCs/>
          <w:noProof/>
        </w:rPr>
        <w:t>(Mäntylä et al., 2018)</w:t>
      </w:r>
      <w:r w:rsidRPr="00B6094B">
        <w:rPr>
          <w:bCs/>
        </w:rPr>
        <w:fldChar w:fldCharType="end"/>
      </w:r>
      <w:r w:rsidRPr="00B6094B">
        <w:rPr>
          <w:bCs/>
        </w:rPr>
        <w:t xml:space="preserve"> did a review </w:t>
      </w:r>
      <w:r w:rsidR="002A5AA4" w:rsidRPr="00B6094B">
        <w:rPr>
          <w:bCs/>
        </w:rPr>
        <w:t>paper that</w:t>
      </w:r>
      <w:r w:rsidRPr="00B6094B">
        <w:rPr>
          <w:bCs/>
        </w:rPr>
        <w:t xml:space="preserve"> was computer-assisted literature review. They used mining and qualitative coding to analyze around 6996 papers from Scopus. It was found that sentiment analysis was performed in the start of 20</w:t>
      </w:r>
      <w:r w:rsidRPr="00B6094B">
        <w:rPr>
          <w:bCs/>
          <w:vertAlign w:val="superscript"/>
        </w:rPr>
        <w:t>th</w:t>
      </w:r>
      <w:r w:rsidRPr="00B6094B">
        <w:rPr>
          <w:bCs/>
        </w:rPr>
        <w:t xml:space="preserve"> century but it really started booming after 2004 with availability of subjective text on web. Out of all the papers reviewed, 99% were after 2004. It was also observed in the review that sentiment analysis has gone past just product reviews, many other domains like disasters, politics, stocks, business medicine and software engineering are also being touched.</w:t>
      </w:r>
    </w:p>
    <w:p w14:paraId="0665DDB5" w14:textId="77777777" w:rsidR="0036699E" w:rsidRPr="00B6094B" w:rsidRDefault="0036699E" w:rsidP="0036699E">
      <w:pPr>
        <w:rPr>
          <w:bCs/>
        </w:rPr>
      </w:pPr>
      <w:r w:rsidRPr="00B6094B">
        <w:rPr>
          <w:bCs/>
        </w:rPr>
        <w:fldChar w:fldCharType="begin" w:fldLock="1"/>
      </w:r>
      <w:r w:rsidRPr="00B6094B">
        <w:rPr>
          <w:bCs/>
        </w:rPr>
        <w:instrText>ADDIN CSL_CITATION {"citationItems":[{"id":"ITEM-1","itemData":{"DOI":"10.14569/ijacsa.2019.0100248","ISSN":"21565570","abstract":"The entire world is transforming quickly under the present innovations. The Internet has become a basic requirement for everybody with the Web being utilized in every field. With the rapid increase in social network applications, people are using these platforms to voice them their opinions with regard to daily issues. Gathering and analyzing peoples' reactions toward buying a product, public services, and so on are vital. Sentiment analysis (or opinion mining) is a common dialogue preparing task that aims to discover the sentiments behind opinions in texts on varying subjects. In recent years, researchers in the field of sentiment analysis have been concerned with analyzing opinions on different topics such as movies, commercial products, and daily societal issues. Twitter is an enormously popular microblog on which clients may voice their opinions. Opinion investigation of Twitter data is a field that has been given much attention over the last decade and involves dissecting \"tweets\" (comments) and the content of these expressions. As such, this paper explores the various sentiment analysis applied to Twitter data and their outcomes.","author":[{"dropping-particle":"","family":"Alsaeedi","given":"Abdullah","non-dropping-particle":"","parse-names":false,"suffix":""},{"dropping-particle":"","family":"Khan","given":"Mohammad Zubair","non-dropping-particle":"","parse-names":false,"suffix":""}],"container-title":"International Journal of Advanced Computer Science and Applications","id":"ITEM-1","issue":"2","issued":{"date-parts":[["2019"]]},"page":"361-374","title":"A study on sentiment analysis techniques of Twitter data","type":"article-journal","volume":"10"},"uris":["http://www.mendeley.com/documents/?uuid=d714c297-3df8-4fd0-9026-9f7bd0afbc80"]}],"mendeley":{"formattedCitation":"(Alsaeedi &amp; Khan, 2019)","manualFormatting":"(Alsaeedi &amp; Khan, 2019","plainTextFormattedCitation":"(Alsaeedi &amp; Khan, 2019)","previouslyFormattedCitation":"(Alsaeedi &amp; Khan, 2019)"},"properties":{"noteIndex":0},"schema":"https://github.com/citation-style-language/schema/raw/master/csl-citation.json"}</w:instrText>
      </w:r>
      <w:r w:rsidRPr="00B6094B">
        <w:rPr>
          <w:bCs/>
        </w:rPr>
        <w:fldChar w:fldCharType="separate"/>
      </w:r>
      <w:r w:rsidRPr="00B6094B">
        <w:rPr>
          <w:bCs/>
          <w:noProof/>
        </w:rPr>
        <w:t>(Alsaeedi &amp; Khan, 2019</w:t>
      </w:r>
      <w:r w:rsidRPr="00B6094B">
        <w:rPr>
          <w:bCs/>
        </w:rPr>
        <w:fldChar w:fldCharType="end"/>
      </w:r>
      <w:r w:rsidRPr="00B6094B">
        <w:rPr>
          <w:bCs/>
        </w:rPr>
        <w:t xml:space="preserve"> Sentiment Analysis is actually a way of checking the degree of written and spoken languages, it also shows extent i.e. it is positive, negative or neutral. Great number of customer feedback is being gathered through different social media platforms in the form of surveys and reviews on different products. Sentiment analysis than helps in assessing these and currently number of very good tools are available in market for such purpose.</w:t>
      </w:r>
    </w:p>
    <w:p w14:paraId="1735A77B" w14:textId="66C9164D" w:rsidR="0036699E" w:rsidRDefault="0036699E" w:rsidP="0036699E">
      <w:pPr>
        <w:widowControl w:val="0"/>
        <w:autoSpaceDE w:val="0"/>
        <w:autoSpaceDN w:val="0"/>
        <w:adjustRightInd w:val="0"/>
        <w:spacing w:line="240" w:lineRule="auto"/>
        <w:rPr>
          <w:bCs/>
        </w:rPr>
      </w:pPr>
      <w:r w:rsidRPr="00B6094B">
        <w:rPr>
          <w:bCs/>
        </w:rPr>
        <w:t xml:space="preserve"> </w:t>
      </w:r>
      <w:r w:rsidRPr="00B6094B">
        <w:rPr>
          <w:bCs/>
        </w:rPr>
        <w:fldChar w:fldCharType="begin" w:fldLock="1"/>
      </w:r>
      <w:r w:rsidRPr="00B6094B">
        <w:rPr>
          <w:bCs/>
        </w:rPr>
        <w:instrText>ADDIN CSL_CITATION {"citationItems":[{"id":"ITEM-1","itemData":{"DOI":"10.1145/3295662","ISSN":"23754702","abstract":"Opinion-mining or sentiment analysis continues to gain interest in industry and academics. While there has been significant progress in developing models for sentiment analysis, the field remains an active area of research for many languages across the world, and in particular for the Arabic language, which is the fifth most-spoken language and has become the fourth most-used language on the Internet. With the flurry of research activity in Arabic opinion mining, several researchers have provided surveys to capture advances in the field. While these surveys capture a wealth of important progress in the field, the fast pace of advances in machine learning and natural language processing (NLP) necessitates a continuous need for a more up-to-date literature survey. The aim of this article is to provide a comprehensive literature survey for state-of-the-art advances in Arabic opinion mining. The survey goes beyond surveying previous works that were primarily focused on classification models. Instead, this article provides a comprehensive system perspective by covering advances in different aspects of an opinion-mining system, including advances in NLP software tools, lexical sentiment and corpora resources, classification models, and applications of opinion mining. It also presents future directions for opinion mining in Arabic. The survey also covers latest advances in the field, including deep learning advances in Arabic Opinion Mining. The article provides state-of-the-art information to help new or established researchers in the field as well as industry developers who aim to deploy an operational complete opinion-mining system. Key insights are captured at the end of each section for particular aspects of the opinion-mining system giving the reader a choice of focusing on particular aspects of interest.","author":[{"dropping-particle":"","family":"Badaro","given":"Gilbert","non-dropping-particle":"","parse-names":false,"suffix":""},{"dropping-particle":"","family":"Baly","given":"Ramy","non-dropping-particle":"","parse-names":false,"suffix":""},{"dropping-particle":"","family":"Hajj","given":"Hazem","non-dropping-particle":"","parse-names":false,"suffix":""},{"dropping-particle":"","family":"El-Hajj","given":"Wassim","non-dropping-particle":"","parse-names":false,"suffix":""},{"dropping-particle":"","family":"Shaban","given":"Khaled Bashir","non-dropping-particle":"","parse-names":false,"suffix":""},{"dropping-particle":"","family":"Habash","given":"Nizar","non-dropping-particle":"","parse-names":false,"suffix":""},{"dropping-particle":"","family":"Al-Sallab","given":"Ahmad","non-dropping-particle":"","parse-names":false,"suffix":""},{"dropping-particle":"","family":"Hamdi","given":"Ali","non-dropping-particle":"","parse-names":false,"suffix":""}],"container-title":"ACM Transactions on Asian and Low-Resource Language Information Processing","id":"ITEM-1","issue":"3","issued":{"date-parts":[["2019"]]},"title":"A survey of opinion mining in Arabic: A comprehensive system perspective covering challenges and advances in tools, resources, models, applications, and visualizations","type":"article-journal","volume":"18"},"uris":["http://www.mendeley.com/documents/?uuid=73081a71-65cd-42a6-86e9-3e1f5e106367"]}],"mendeley":{"formattedCitation":"(Badaro et al., 2019)","plainTextFormattedCitation":"(Badaro et al., 2019)","previouslyFormattedCitation":"(Badaro et al., 2019)"},"properties":{"noteIndex":0},"schema":"https://github.com/citation-style-language/schema/raw/master/csl-citation.json"}</w:instrText>
      </w:r>
      <w:r w:rsidRPr="00B6094B">
        <w:rPr>
          <w:bCs/>
        </w:rPr>
        <w:fldChar w:fldCharType="separate"/>
      </w:r>
      <w:r w:rsidRPr="00B6094B">
        <w:rPr>
          <w:bCs/>
          <w:noProof/>
        </w:rPr>
        <w:t>(Badaro et al., 2019)</w:t>
      </w:r>
      <w:r w:rsidRPr="00B6094B">
        <w:rPr>
          <w:bCs/>
        </w:rPr>
        <w:fldChar w:fldCharType="end"/>
      </w:r>
      <w:r w:rsidRPr="00B6094B">
        <w:rPr>
          <w:bCs/>
        </w:rPr>
        <w:t xml:space="preserve"> To work </w:t>
      </w:r>
      <w:r w:rsidR="005E4755" w:rsidRPr="00B6094B">
        <w:rPr>
          <w:bCs/>
        </w:rPr>
        <w:t xml:space="preserve">better </w:t>
      </w:r>
      <w:r w:rsidRPr="00B6094B">
        <w:rPr>
          <w:bCs/>
        </w:rPr>
        <w:t xml:space="preserve">with computerized feelings of any content, notion examination is also an advanced area of research. Sentiment analysis can be widely divided into two categories </w:t>
      </w:r>
      <w:r w:rsidR="002A5AA4" w:rsidRPr="00B6094B">
        <w:rPr>
          <w:bCs/>
        </w:rPr>
        <w:t>namely;</w:t>
      </w:r>
      <w:r w:rsidRPr="00B6094B">
        <w:rPr>
          <w:bCs/>
        </w:rPr>
        <w:t xml:space="preserve"> </w:t>
      </w:r>
      <w:r w:rsidR="002A5AA4" w:rsidRPr="00B6094B">
        <w:rPr>
          <w:bCs/>
        </w:rPr>
        <w:t>lexicon</w:t>
      </w:r>
      <w:r w:rsidRPr="00B6094B">
        <w:rPr>
          <w:bCs/>
        </w:rPr>
        <w:t xml:space="preserve"> based approach and supervised learning approach. First is where sentiment lexica is used in algorithms for prediction of sentiment whereas, supervised methods focuses on more complex relationship between text and sentiment, algorithms from this approach work on labeled examples.</w:t>
      </w:r>
    </w:p>
    <w:p w14:paraId="4B697BD0" w14:textId="77777777" w:rsidR="005C2858" w:rsidRPr="00B6094B" w:rsidRDefault="005C2858" w:rsidP="0036699E">
      <w:pPr>
        <w:widowControl w:val="0"/>
        <w:autoSpaceDE w:val="0"/>
        <w:autoSpaceDN w:val="0"/>
        <w:adjustRightInd w:val="0"/>
        <w:spacing w:line="240" w:lineRule="auto"/>
        <w:rPr>
          <w:bCs/>
        </w:rPr>
      </w:pPr>
    </w:p>
    <w:p w14:paraId="47264C4F" w14:textId="610E4854" w:rsidR="003D40C4" w:rsidRPr="00B6094B" w:rsidRDefault="00B9133B" w:rsidP="00DD4D84">
      <w:pPr>
        <w:widowControl w:val="0"/>
        <w:autoSpaceDE w:val="0"/>
        <w:autoSpaceDN w:val="0"/>
        <w:adjustRightInd w:val="0"/>
        <w:spacing w:line="240" w:lineRule="auto"/>
        <w:rPr>
          <w:bCs/>
        </w:rPr>
      </w:pPr>
      <w:r w:rsidRPr="00B6094B">
        <w:rPr>
          <w:bCs/>
        </w:rPr>
        <w:fldChar w:fldCharType="begin" w:fldLock="1"/>
      </w:r>
      <w:r w:rsidR="00535570" w:rsidRPr="00B6094B">
        <w:rPr>
          <w:bCs/>
        </w:rPr>
        <w:instrText>ADDIN CSL_CITATION {"citationItems":[{"id":"ITEM-1","itemData":{"DOI":"10.1007/978-981-15-0637-6_27","ISBN":"9789811506369","ISSN":"21945365","abstract":"Sentiment analysis and opinion summarization have become an important research area with the increase of available data on the Web. Since the Internet started containing more and more opinions and reviews for different products, individual users and companies saw the benefits of a priori evaluations based on other users’ experiences; thus, automated analyses centered on customer impressions and experiences emerged as crucial marketing instruments. Our aim is to create a scalable and easily extensible pipeline for building a custom-tailored sentiment analysis model for a specific domain. A corpus of around 200,000 games reviews was extracted, and three state-of-the-art models (i.e., support vector machines, multinomial Naïve-Bayes, and deep neural network) were employed in order to classify the reviews into positive, neutral, and negative. Current results surpass previous experiments based on word counts applied on a similar game reviews dataset, thus arguing for the adequacy of the proposed workflow.","author":[{"dropping-particle":"","family":"Ruseti","given":"Stefan","non-dropping-particle":"","parse-names":false,"suffix":""},{"dropping-particle":"","family":"Sirbu","given":"Maria Dorinela","non-dropping-particle":"","parse-names":false,"suffix":""},{"dropping-particle":"","family":"Calin","given":"Mihnea Andrei","non-dropping-particle":"","parse-names":false,"suffix":""},{"dropping-particle":"","family":"Dascalu","given":"Mihai","non-dropping-particle":"","parse-names":false,"suffix":""},{"dropping-particle":"","family":"Trausan-Matu","given":"Stefan","non-dropping-particle":"","parse-names":false,"suffix":""},{"dropping-particle":"","family":"Militaru","given":"Gheorghe","non-dropping-particle":"","parse-names":false,"suffix":""}],"container-title":"Advances in Intelligent Systems and Computing","id":"ITEM-1","issue":"January","issued":{"date-parts":[["2020"]]},"page":"323-331","title":"Comprehensive exploration of game reviews extraction and opinion mining using nlp techniques","type":"article-journal","volume":"1041"},"uris":["http://www.mendeley.com/documents/?uuid=6593a725-34e1-40b4-8954-7ce498c66b68"]}],"mendeley":{"formattedCitation":"(Ruseti et al., 2020)","plainTextFormattedCitation":"(Ruseti et al., 2020)","previouslyFormattedCitation":"(Ruseti et al., 2020)"},"properties":{"noteIndex":0},"schema":"https://github.com/citation-style-language/schema/raw/master/csl-citation.json"}</w:instrText>
      </w:r>
      <w:r w:rsidRPr="00B6094B">
        <w:rPr>
          <w:bCs/>
        </w:rPr>
        <w:fldChar w:fldCharType="separate"/>
      </w:r>
      <w:r w:rsidRPr="00B6094B">
        <w:rPr>
          <w:bCs/>
          <w:noProof/>
        </w:rPr>
        <w:t>(Ruseti et al., 2020)</w:t>
      </w:r>
      <w:r w:rsidRPr="00B6094B">
        <w:rPr>
          <w:bCs/>
        </w:rPr>
        <w:fldChar w:fldCharType="end"/>
      </w:r>
      <w:r w:rsidRPr="00B6094B">
        <w:rPr>
          <w:bCs/>
        </w:rPr>
        <w:t xml:space="preserve"> Proposed a tested solution </w:t>
      </w:r>
      <w:r w:rsidR="00ED67CF" w:rsidRPr="00B6094B">
        <w:rPr>
          <w:bCs/>
        </w:rPr>
        <w:t>of</w:t>
      </w:r>
      <w:r w:rsidRPr="00B6094B">
        <w:rPr>
          <w:bCs/>
        </w:rPr>
        <w:t xml:space="preserve"> a</w:t>
      </w:r>
      <w:r w:rsidR="00ED67CF" w:rsidRPr="00B6094B">
        <w:rPr>
          <w:bCs/>
        </w:rPr>
        <w:t>n</w:t>
      </w:r>
      <w:r w:rsidRPr="00B6094B">
        <w:rPr>
          <w:bCs/>
        </w:rPr>
        <w:t xml:space="preserve"> accessible and easily exten</w:t>
      </w:r>
      <w:r w:rsidR="00ED67CF" w:rsidRPr="00B6094B">
        <w:rPr>
          <w:bCs/>
        </w:rPr>
        <w:t>dable</w:t>
      </w:r>
      <w:r w:rsidRPr="00B6094B">
        <w:rPr>
          <w:bCs/>
        </w:rPr>
        <w:t xml:space="preserve"> </w:t>
      </w:r>
      <w:r w:rsidR="00ED67CF" w:rsidRPr="00B6094B">
        <w:rPr>
          <w:bCs/>
        </w:rPr>
        <w:t>model</w:t>
      </w:r>
      <w:r w:rsidRPr="00B6094B">
        <w:rPr>
          <w:bCs/>
        </w:rPr>
        <w:t xml:space="preserve"> for </w:t>
      </w:r>
      <w:r w:rsidR="00ED67CF" w:rsidRPr="00B6094B">
        <w:rPr>
          <w:bCs/>
        </w:rPr>
        <w:t>creating</w:t>
      </w:r>
      <w:r w:rsidRPr="00B6094B">
        <w:rPr>
          <w:bCs/>
        </w:rPr>
        <w:t xml:space="preserve"> a </w:t>
      </w:r>
      <w:r w:rsidR="00ED67CF" w:rsidRPr="00B6094B">
        <w:rPr>
          <w:bCs/>
        </w:rPr>
        <w:t>customized</w:t>
      </w:r>
      <w:r w:rsidRPr="00B6094B">
        <w:rPr>
          <w:bCs/>
        </w:rPr>
        <w:t xml:space="preserve"> sentiment analysis for a </w:t>
      </w:r>
      <w:r w:rsidR="00ED67CF" w:rsidRPr="00B6094B">
        <w:rPr>
          <w:bCs/>
        </w:rPr>
        <w:t>precise</w:t>
      </w:r>
      <w:r w:rsidRPr="00B6094B">
        <w:rPr>
          <w:bCs/>
        </w:rPr>
        <w:t xml:space="preserve"> domain</w:t>
      </w:r>
      <w:r w:rsidR="00726366" w:rsidRPr="00B6094B">
        <w:rPr>
          <w:bCs/>
        </w:rPr>
        <w:t xml:space="preserve"> using Multinomial Naïve Bayes, Deep Neural Network and SVM.</w:t>
      </w:r>
      <w:r w:rsidR="00E017DE" w:rsidRPr="00B6094B">
        <w:rPr>
          <w:bCs/>
        </w:rPr>
        <w:t xml:space="preserve"> Testing was done 200,000 game reviews and had more adequate results than previous works for game</w:t>
      </w:r>
      <w:r w:rsidR="00E43018">
        <w:rPr>
          <w:bCs/>
        </w:rPr>
        <w:t xml:space="preserve"> </w:t>
      </w:r>
      <w:r w:rsidR="00E017DE" w:rsidRPr="00B6094B">
        <w:rPr>
          <w:bCs/>
        </w:rPr>
        <w:t>reviews.</w:t>
      </w:r>
    </w:p>
    <w:p w14:paraId="77D72D6D" w14:textId="77777777" w:rsidR="00F73C67" w:rsidRPr="00B6094B" w:rsidRDefault="00F73C67" w:rsidP="003D40C4">
      <w:pPr>
        <w:pStyle w:val="Heading1"/>
        <w:rPr>
          <w:rFonts w:ascii="Times New Roman" w:hAnsi="Times New Roman" w:cs="Times New Roman"/>
          <w:b/>
          <w:color w:val="000000" w:themeColor="text1"/>
        </w:rPr>
        <w:sectPr w:rsidR="00F73C67" w:rsidRPr="00B6094B" w:rsidSect="00F73C67">
          <w:type w:val="continuous"/>
          <w:pgSz w:w="12240" w:h="15840"/>
          <w:pgMar w:top="1440" w:right="1440" w:bottom="1440" w:left="1440" w:header="720" w:footer="720" w:gutter="0"/>
          <w:cols w:num="2" w:space="720"/>
          <w:docGrid w:linePitch="360"/>
        </w:sectPr>
      </w:pPr>
    </w:p>
    <w:p w14:paraId="234A481F" w14:textId="4A068989" w:rsidR="003D40C4" w:rsidRPr="00B6094B" w:rsidRDefault="00485980" w:rsidP="003D40C4">
      <w:pPr>
        <w:pStyle w:val="Heading1"/>
        <w:rPr>
          <w:rFonts w:ascii="Times New Roman" w:hAnsi="Times New Roman" w:cs="Times New Roman"/>
          <w:b/>
          <w:color w:val="000000" w:themeColor="text1"/>
        </w:rPr>
      </w:pPr>
      <w:r w:rsidRPr="00B6094B">
        <w:rPr>
          <w:rFonts w:ascii="Times New Roman" w:hAnsi="Times New Roman" w:cs="Times New Roman"/>
          <w:b/>
          <w:color w:val="000000" w:themeColor="text1"/>
        </w:rPr>
        <w:t xml:space="preserve"> </w:t>
      </w:r>
      <w:r w:rsidR="003D40C4" w:rsidRPr="00B6094B">
        <w:rPr>
          <w:rFonts w:ascii="Times New Roman" w:hAnsi="Times New Roman" w:cs="Times New Roman"/>
          <w:b/>
          <w:color w:val="000000" w:themeColor="text1"/>
        </w:rPr>
        <w:t>Methodology:</w:t>
      </w:r>
    </w:p>
    <w:p w14:paraId="5541195D" w14:textId="25F673E7" w:rsidR="00BB58C4" w:rsidRPr="00B6094B" w:rsidRDefault="00BB58C4" w:rsidP="00BB58C4">
      <w:r w:rsidRPr="00B6094B">
        <w:t>The methodology that we are following is summarized below:</w:t>
      </w:r>
    </w:p>
    <w:p w14:paraId="41ACB710" w14:textId="4F987A14" w:rsidR="00BB58C4" w:rsidRPr="00B6094B" w:rsidRDefault="00BB58C4" w:rsidP="00BB58C4">
      <w:r w:rsidRPr="00B6094B">
        <w:rPr>
          <w:noProof/>
        </w:rPr>
        <w:drawing>
          <wp:inline distT="0" distB="0" distL="0" distR="0" wp14:anchorId="659523A3" wp14:editId="136981ED">
            <wp:extent cx="6088455" cy="1235710"/>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13854" cy="1240865"/>
                    </a:xfrm>
                    <a:prstGeom prst="rect">
                      <a:avLst/>
                    </a:prstGeom>
                  </pic:spPr>
                </pic:pic>
              </a:graphicData>
            </a:graphic>
          </wp:inline>
        </w:drawing>
      </w:r>
    </w:p>
    <w:p w14:paraId="31C2F125" w14:textId="2E4C8220" w:rsidR="00562711" w:rsidRPr="00B6094B" w:rsidRDefault="00BB58C4" w:rsidP="00562711">
      <w:pPr>
        <w:pStyle w:val="Caption"/>
        <w:jc w:val="center"/>
      </w:pPr>
      <w:r w:rsidRPr="00B6094B">
        <w:t xml:space="preserve">Figure </w:t>
      </w:r>
      <w:fldSimple w:instr=" SEQ Figure \* ARABIC ">
        <w:r w:rsidR="00E81364">
          <w:rPr>
            <w:noProof/>
          </w:rPr>
          <w:t>1</w:t>
        </w:r>
      </w:fldSimple>
      <w:r w:rsidR="00F55DE6" w:rsidRPr="00B6094B">
        <w:rPr>
          <w:noProof/>
        </w:rPr>
        <w:t>:</w:t>
      </w:r>
      <w:r w:rsidRPr="00B6094B">
        <w:t xml:space="preserve"> Process Pipeline</w:t>
      </w:r>
    </w:p>
    <w:p w14:paraId="023F8908" w14:textId="2983A90E" w:rsidR="00613722" w:rsidRPr="00B6094B" w:rsidRDefault="00613722" w:rsidP="00613722">
      <w:pPr>
        <w:pStyle w:val="Heading2"/>
        <w:rPr>
          <w:rFonts w:ascii="Times New Roman" w:hAnsi="Times New Roman" w:cs="Times New Roman"/>
          <w:b/>
          <w:color w:val="auto"/>
        </w:rPr>
      </w:pPr>
      <w:r w:rsidRPr="00B6094B">
        <w:rPr>
          <w:rFonts w:ascii="Times New Roman" w:hAnsi="Times New Roman" w:cs="Times New Roman"/>
          <w:b/>
          <w:color w:val="auto"/>
        </w:rPr>
        <w:t>Experimental Work</w:t>
      </w:r>
      <w:r w:rsidR="00795CE8" w:rsidRPr="00B6094B">
        <w:rPr>
          <w:rFonts w:ascii="Times New Roman" w:hAnsi="Times New Roman" w:cs="Times New Roman"/>
          <w:b/>
          <w:color w:val="auto"/>
        </w:rPr>
        <w:t>:</w:t>
      </w:r>
    </w:p>
    <w:p w14:paraId="725AB455" w14:textId="77777777" w:rsidR="00F73C67" w:rsidRPr="00B6094B" w:rsidRDefault="00F73C67" w:rsidP="00795CE8">
      <w:pPr>
        <w:sectPr w:rsidR="00F73C67" w:rsidRPr="00B6094B" w:rsidSect="009F7EBB">
          <w:type w:val="continuous"/>
          <w:pgSz w:w="12240" w:h="15840"/>
          <w:pgMar w:top="1440" w:right="1440" w:bottom="1440" w:left="1440" w:header="720" w:footer="720" w:gutter="0"/>
          <w:cols w:space="720"/>
          <w:docGrid w:linePitch="360"/>
        </w:sectPr>
      </w:pPr>
    </w:p>
    <w:p w14:paraId="3AF940C6" w14:textId="660BEB9C" w:rsidR="00795CE8" w:rsidRPr="00B6094B" w:rsidRDefault="00FC7142" w:rsidP="00795CE8">
      <w:r w:rsidRPr="00B6094B">
        <w:t xml:space="preserve">The platform for experimental work was </w:t>
      </w:r>
      <w:proofErr w:type="spellStart"/>
      <w:r w:rsidR="00D816F8" w:rsidRPr="00B6094B">
        <w:t>Jupyter</w:t>
      </w:r>
      <w:proofErr w:type="spellEnd"/>
      <w:r w:rsidR="00D816F8" w:rsidRPr="00B6094B">
        <w:t xml:space="preserve"> Notebook</w:t>
      </w:r>
      <w:r w:rsidRPr="00B6094B">
        <w:t>, a python IDE</w:t>
      </w:r>
      <w:r w:rsidR="00795CE8" w:rsidRPr="00B6094B">
        <w:t>. Python version</w:t>
      </w:r>
      <w:r w:rsidRPr="00B6094B">
        <w:t xml:space="preserve"> 3.7 is used along with major l</w:t>
      </w:r>
      <w:r w:rsidR="00795CE8" w:rsidRPr="00B6094B">
        <w:t>ibraries</w:t>
      </w:r>
      <w:r w:rsidRPr="00B6094B">
        <w:t xml:space="preserve"> like </w:t>
      </w:r>
      <w:proofErr w:type="spellStart"/>
      <w:r w:rsidRPr="00B6094B">
        <w:t>numpy</w:t>
      </w:r>
      <w:proofErr w:type="spellEnd"/>
      <w:r w:rsidRPr="00B6094B">
        <w:t xml:space="preserve">, pandas, </w:t>
      </w:r>
      <w:proofErr w:type="spellStart"/>
      <w:r w:rsidRPr="00B6094B">
        <w:t>seaborn</w:t>
      </w:r>
      <w:proofErr w:type="spellEnd"/>
      <w:r w:rsidRPr="00B6094B">
        <w:t xml:space="preserve">, </w:t>
      </w:r>
      <w:proofErr w:type="spellStart"/>
      <w:r w:rsidRPr="00B6094B">
        <w:t>matplotlib</w:t>
      </w:r>
      <w:proofErr w:type="spellEnd"/>
      <w:r w:rsidRPr="00B6094B">
        <w:t xml:space="preserve"> and </w:t>
      </w:r>
      <w:proofErr w:type="spellStart"/>
      <w:r w:rsidRPr="00B6094B">
        <w:t>nltk</w:t>
      </w:r>
      <w:proofErr w:type="spellEnd"/>
      <w:r w:rsidRPr="00B6094B">
        <w:t xml:space="preserve">. </w:t>
      </w:r>
    </w:p>
    <w:p w14:paraId="5E18146A" w14:textId="14A9206C" w:rsidR="00D2245A" w:rsidRPr="00B6094B" w:rsidRDefault="00D2245A" w:rsidP="00613722">
      <w:pPr>
        <w:pStyle w:val="Heading3"/>
        <w:rPr>
          <w:rFonts w:ascii="Times New Roman" w:hAnsi="Times New Roman" w:cs="Times New Roman"/>
          <w:b/>
          <w:color w:val="auto"/>
          <w:sz w:val="22"/>
        </w:rPr>
      </w:pPr>
      <w:r w:rsidRPr="00B6094B">
        <w:rPr>
          <w:rFonts w:ascii="Times New Roman" w:hAnsi="Times New Roman" w:cs="Times New Roman"/>
          <w:b/>
          <w:color w:val="auto"/>
          <w:sz w:val="22"/>
        </w:rPr>
        <w:t>Data Set</w:t>
      </w:r>
      <w:r w:rsidR="00FC7142" w:rsidRPr="00B6094B">
        <w:rPr>
          <w:rFonts w:ascii="Times New Roman" w:hAnsi="Times New Roman" w:cs="Times New Roman"/>
          <w:b/>
          <w:color w:val="auto"/>
          <w:sz w:val="22"/>
        </w:rPr>
        <w:t>:</w:t>
      </w:r>
    </w:p>
    <w:p w14:paraId="5EB6FA5B" w14:textId="2F2E2FEA" w:rsidR="00F53ECA" w:rsidRPr="00B6094B" w:rsidRDefault="00F53ECA" w:rsidP="00F53ECA">
      <w:r w:rsidRPr="00B6094B">
        <w:t xml:space="preserve"> </w:t>
      </w:r>
      <w:r w:rsidR="002D4203" w:rsidRPr="00B6094B">
        <w:t>First step is to gather data, f</w:t>
      </w:r>
      <w:r w:rsidRPr="00B6094B">
        <w:t xml:space="preserve">or our proposed methodology, we are going to use </w:t>
      </w:r>
      <w:r w:rsidR="00B85CB7" w:rsidRPr="00B6094B">
        <w:t>Rotten Tomatoes</w:t>
      </w:r>
      <w:r w:rsidR="00371618" w:rsidRPr="00B6094B">
        <w:t xml:space="preserve"> large</w:t>
      </w:r>
      <w:r w:rsidRPr="00B6094B">
        <w:t xml:space="preserve"> movie review dataset of </w:t>
      </w:r>
      <w:r w:rsidR="00B85CB7" w:rsidRPr="00B6094B">
        <w:t>8</w:t>
      </w:r>
      <w:r w:rsidRPr="00B6094B">
        <w:t>0,000 reviews.</w:t>
      </w:r>
      <w:r w:rsidR="00AE1586" w:rsidRPr="00B6094B">
        <w:t xml:space="preserve"> This dataset is mainly</w:t>
      </w:r>
      <w:r w:rsidR="00DC5695" w:rsidRPr="00B6094B">
        <w:t>,</w:t>
      </w:r>
      <w:r w:rsidR="00AE1586" w:rsidRPr="00B6094B">
        <w:t xml:space="preserve"> used for binary sentiment classification.</w:t>
      </w:r>
      <w:r w:rsidRPr="00B6094B">
        <w:t xml:space="preserve"> The dataset consists of </w:t>
      </w:r>
      <w:r w:rsidR="00D36A2C" w:rsidRPr="00B6094B">
        <w:t>two columns. Fir</w:t>
      </w:r>
      <w:r w:rsidR="000102F6" w:rsidRPr="00B6094B">
        <w:t>st column</w:t>
      </w:r>
      <w:r w:rsidR="00D36A2C" w:rsidRPr="00B6094B">
        <w:t xml:space="preserve"> contains movie reviews. The second column </w:t>
      </w:r>
      <w:r w:rsidR="000102F6" w:rsidRPr="00B6094B">
        <w:t>is our target column that we have to predict</w:t>
      </w:r>
      <w:r w:rsidR="008A634D" w:rsidRPr="00B6094B">
        <w:t>,</w:t>
      </w:r>
      <w:r w:rsidR="000102F6" w:rsidRPr="00B6094B">
        <w:t xml:space="preserve"> it comprises</w:t>
      </w:r>
      <w:r w:rsidR="00D36A2C" w:rsidRPr="00B6094B">
        <w:t xml:space="preserve"> sentiment</w:t>
      </w:r>
      <w:r w:rsidR="008A634D" w:rsidRPr="00B6094B">
        <w:t>s</w:t>
      </w:r>
      <w:r w:rsidR="00D36A2C" w:rsidRPr="00B6094B">
        <w:t xml:space="preserve"> of </w:t>
      </w:r>
      <w:r w:rsidR="000102F6" w:rsidRPr="00B6094B">
        <w:t>relevant</w:t>
      </w:r>
      <w:r w:rsidR="00D36A2C" w:rsidRPr="00B6094B">
        <w:t xml:space="preserve"> movie review</w:t>
      </w:r>
      <w:r w:rsidR="008A634D" w:rsidRPr="00B6094B">
        <w:t>s</w:t>
      </w:r>
      <w:r w:rsidR="00D36A2C" w:rsidRPr="00B6094B">
        <w:t xml:space="preserve">. The sentiment is </w:t>
      </w:r>
      <w:r w:rsidR="008B7831" w:rsidRPr="00B6094B">
        <w:t xml:space="preserve">further </w:t>
      </w:r>
      <w:r w:rsidR="00D36A2C" w:rsidRPr="00B6094B">
        <w:t xml:space="preserve">divided into </w:t>
      </w:r>
      <w:r w:rsidR="00B85CB7" w:rsidRPr="00B6094B">
        <w:t>5</w:t>
      </w:r>
      <w:r w:rsidR="00D36A2C" w:rsidRPr="00B6094B">
        <w:t xml:space="preserve"> </w:t>
      </w:r>
      <w:r w:rsidR="000102F6" w:rsidRPr="00B6094B">
        <w:t>categories</w:t>
      </w:r>
      <w:r w:rsidR="00D36A2C" w:rsidRPr="00B6094B">
        <w:t xml:space="preserve"> i.e. positive </w:t>
      </w:r>
      <w:r w:rsidR="00B85CB7" w:rsidRPr="00B6094B">
        <w:t>to</w:t>
      </w:r>
      <w:r w:rsidR="00D36A2C" w:rsidRPr="00B6094B">
        <w:t xml:space="preserve"> negative review</w:t>
      </w:r>
      <w:r w:rsidR="008B7831" w:rsidRPr="00B6094B">
        <w:t>s</w:t>
      </w:r>
      <w:r w:rsidR="00D36A2C" w:rsidRPr="00B6094B">
        <w:t>.</w:t>
      </w:r>
      <w:r w:rsidR="00260A8A" w:rsidRPr="00B6094B">
        <w:t xml:space="preserve"> Neutral reviews are</w:t>
      </w:r>
      <w:r w:rsidR="00B85CB7" w:rsidRPr="00B6094B">
        <w:t xml:space="preserve"> also</w:t>
      </w:r>
      <w:r w:rsidR="00260A8A" w:rsidRPr="00B6094B">
        <w:t xml:space="preserve"> included in this data set.</w:t>
      </w:r>
      <w:r w:rsidR="008A634D" w:rsidRPr="00B6094B">
        <w:t xml:space="preserve"> </w:t>
      </w:r>
    </w:p>
    <w:p w14:paraId="5081E096" w14:textId="77777777" w:rsidR="00F73C67" w:rsidRPr="00B6094B" w:rsidRDefault="00F73C67" w:rsidP="00F53ECA">
      <w:pPr>
        <w:sectPr w:rsidR="00F73C67" w:rsidRPr="00B6094B" w:rsidSect="00F73C67">
          <w:type w:val="continuous"/>
          <w:pgSz w:w="12240" w:h="15840"/>
          <w:pgMar w:top="1440" w:right="1440" w:bottom="1440" w:left="1440" w:header="720" w:footer="720" w:gutter="0"/>
          <w:cols w:num="2" w:space="720"/>
          <w:docGrid w:linePitch="360"/>
        </w:sectPr>
      </w:pPr>
    </w:p>
    <w:p w14:paraId="19F10378" w14:textId="1CC519F7" w:rsidR="00C91C2B" w:rsidRPr="00B6094B" w:rsidRDefault="00C91C2B" w:rsidP="00F53ECA">
      <w:r w:rsidRPr="00B6094B">
        <w:rPr>
          <w:noProof/>
        </w:rPr>
        <w:drawing>
          <wp:inline distT="0" distB="0" distL="0" distR="0" wp14:anchorId="7B6A380B" wp14:editId="5F732DC3">
            <wp:extent cx="5867400" cy="1876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taset.JPG"/>
                    <pic:cNvPicPr/>
                  </pic:nvPicPr>
                  <pic:blipFill>
                    <a:blip r:embed="rId9">
                      <a:extLst>
                        <a:ext uri="{28A0092B-C50C-407E-A947-70E740481C1C}">
                          <a14:useLocalDpi xmlns:a14="http://schemas.microsoft.com/office/drawing/2010/main" val="0"/>
                        </a:ext>
                      </a:extLst>
                    </a:blip>
                    <a:stretch>
                      <a:fillRect/>
                    </a:stretch>
                  </pic:blipFill>
                  <pic:spPr>
                    <a:xfrm>
                      <a:off x="0" y="0"/>
                      <a:ext cx="5867400" cy="1876425"/>
                    </a:xfrm>
                    <a:prstGeom prst="rect">
                      <a:avLst/>
                    </a:prstGeom>
                  </pic:spPr>
                </pic:pic>
              </a:graphicData>
            </a:graphic>
          </wp:inline>
        </w:drawing>
      </w:r>
    </w:p>
    <w:p w14:paraId="71D1221B" w14:textId="2572073E" w:rsidR="003C261F" w:rsidRPr="00B6094B" w:rsidRDefault="003C261F" w:rsidP="003C261F">
      <w:pPr>
        <w:pStyle w:val="Caption"/>
        <w:jc w:val="center"/>
      </w:pPr>
      <w:r w:rsidRPr="00B6094B">
        <w:t>Figure 2</w:t>
      </w:r>
      <w:r w:rsidR="00F55DE6" w:rsidRPr="00B6094B">
        <w:t>:</w:t>
      </w:r>
      <w:r w:rsidR="00187F7D">
        <w:t xml:space="preserve"> Rotten Tomatoes</w:t>
      </w:r>
      <w:r w:rsidRPr="00B6094B">
        <w:t xml:space="preserve"> Dataset</w:t>
      </w:r>
    </w:p>
    <w:p w14:paraId="6EDC85BF" w14:textId="1D03D7CA" w:rsidR="00F73C67" w:rsidRPr="00B6094B" w:rsidRDefault="00F73C67" w:rsidP="00F73C67"/>
    <w:p w14:paraId="377A2D56" w14:textId="652A049F" w:rsidR="00F73C67" w:rsidRPr="00B6094B" w:rsidRDefault="00F73C67" w:rsidP="00F73C67"/>
    <w:p w14:paraId="18003370" w14:textId="5AC203D6" w:rsidR="00F73C67" w:rsidRPr="00B6094B" w:rsidRDefault="00F73C67" w:rsidP="00F73C67"/>
    <w:p w14:paraId="1D645A08" w14:textId="7A875B05" w:rsidR="00F73C67" w:rsidRPr="00B6094B" w:rsidRDefault="00F73C67" w:rsidP="00F73C67"/>
    <w:p w14:paraId="71D81848" w14:textId="6980BF85" w:rsidR="003C261F" w:rsidRPr="00B6094B" w:rsidRDefault="003C261F" w:rsidP="003C261F">
      <w:r w:rsidRPr="00B6094B">
        <w:t>Below figure shows total reviews as per categories created.</w:t>
      </w:r>
    </w:p>
    <w:p w14:paraId="0B402FA8" w14:textId="1600972C" w:rsidR="003C261F" w:rsidRPr="00B6094B" w:rsidRDefault="003C261F" w:rsidP="004E4AB4">
      <w:pPr>
        <w:jc w:val="center"/>
      </w:pPr>
      <w:r w:rsidRPr="00B6094B">
        <w:rPr>
          <w:noProof/>
        </w:rPr>
        <w:drawing>
          <wp:inline distT="0" distB="0" distL="0" distR="0" wp14:anchorId="68001F8C" wp14:editId="0CCCC86C">
            <wp:extent cx="3990975" cy="25241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mber of reviews.JPG"/>
                    <pic:cNvPicPr/>
                  </pic:nvPicPr>
                  <pic:blipFill>
                    <a:blip r:embed="rId10">
                      <a:extLst>
                        <a:ext uri="{28A0092B-C50C-407E-A947-70E740481C1C}">
                          <a14:useLocalDpi xmlns:a14="http://schemas.microsoft.com/office/drawing/2010/main" val="0"/>
                        </a:ext>
                      </a:extLst>
                    </a:blip>
                    <a:stretch>
                      <a:fillRect/>
                    </a:stretch>
                  </pic:blipFill>
                  <pic:spPr>
                    <a:xfrm>
                      <a:off x="0" y="0"/>
                      <a:ext cx="3990975" cy="2524125"/>
                    </a:xfrm>
                    <a:prstGeom prst="rect">
                      <a:avLst/>
                    </a:prstGeom>
                  </pic:spPr>
                </pic:pic>
              </a:graphicData>
            </a:graphic>
          </wp:inline>
        </w:drawing>
      </w:r>
    </w:p>
    <w:p w14:paraId="08BDBB8F" w14:textId="6909E7FC" w:rsidR="003C261F" w:rsidRPr="00B6094B" w:rsidRDefault="004E4AB4" w:rsidP="00F73C67">
      <w:pPr>
        <w:pStyle w:val="Caption"/>
        <w:jc w:val="center"/>
      </w:pPr>
      <w:r w:rsidRPr="00B6094B">
        <w:t>Figure 3</w:t>
      </w:r>
      <w:r w:rsidR="00F55DE6" w:rsidRPr="00B6094B">
        <w:t>:</w:t>
      </w:r>
      <w:r w:rsidR="002C4160" w:rsidRPr="00B6094B">
        <w:t xml:space="preserve"> Sentiments Bar chart</w:t>
      </w:r>
    </w:p>
    <w:p w14:paraId="2E83AAB3" w14:textId="4DD2C192" w:rsidR="00AE1586" w:rsidRPr="00B6094B" w:rsidRDefault="00D2245A" w:rsidP="00613722">
      <w:pPr>
        <w:pStyle w:val="Heading3"/>
        <w:rPr>
          <w:rFonts w:ascii="Times New Roman" w:hAnsi="Times New Roman" w:cs="Times New Roman"/>
          <w:b/>
          <w:color w:val="auto"/>
          <w:sz w:val="22"/>
        </w:rPr>
      </w:pPr>
      <w:r w:rsidRPr="00B6094B">
        <w:rPr>
          <w:rFonts w:ascii="Times New Roman" w:hAnsi="Times New Roman" w:cs="Times New Roman"/>
          <w:b/>
          <w:color w:val="auto"/>
          <w:sz w:val="22"/>
        </w:rPr>
        <w:t>Data Preprocessing</w:t>
      </w:r>
      <w:r w:rsidR="00485980" w:rsidRPr="00B6094B">
        <w:rPr>
          <w:rFonts w:ascii="Times New Roman" w:hAnsi="Times New Roman" w:cs="Times New Roman"/>
          <w:b/>
          <w:color w:val="auto"/>
          <w:sz w:val="22"/>
        </w:rPr>
        <w:t>:</w:t>
      </w:r>
    </w:p>
    <w:p w14:paraId="530F50AA" w14:textId="77777777" w:rsidR="00F73C67" w:rsidRPr="00B6094B" w:rsidRDefault="00F73C67" w:rsidP="008A634D">
      <w:pPr>
        <w:sectPr w:rsidR="00F73C67" w:rsidRPr="00B6094B" w:rsidSect="009F7EBB">
          <w:type w:val="continuous"/>
          <w:pgSz w:w="12240" w:h="15840"/>
          <w:pgMar w:top="1440" w:right="1440" w:bottom="1440" w:left="1440" w:header="720" w:footer="720" w:gutter="0"/>
          <w:cols w:space="720"/>
          <w:docGrid w:linePitch="360"/>
        </w:sectPr>
      </w:pPr>
    </w:p>
    <w:p w14:paraId="2958E9A3" w14:textId="2DDEAFE9" w:rsidR="008A634D" w:rsidRPr="00B6094B" w:rsidRDefault="002D4203" w:rsidP="008A634D">
      <w:r w:rsidRPr="00B6094B">
        <w:t xml:space="preserve">After acquiring large </w:t>
      </w:r>
      <w:r w:rsidR="00B85CB7" w:rsidRPr="00B6094B">
        <w:t xml:space="preserve">Rotten Tomatoes </w:t>
      </w:r>
      <w:r w:rsidRPr="00B6094B">
        <w:t xml:space="preserve">movie review dataset, </w:t>
      </w:r>
      <w:r w:rsidR="008A634D" w:rsidRPr="00B6094B">
        <w:t>Data Pre-processing helps to</w:t>
      </w:r>
      <w:r w:rsidR="00613722" w:rsidRPr="00B6094B">
        <w:t xml:space="preserve"> clean the text and improves accuracy as well as helps in better</w:t>
      </w:r>
      <w:r w:rsidR="008A634D" w:rsidRPr="00B6094B">
        <w:t xml:space="preserve"> predict</w:t>
      </w:r>
      <w:r w:rsidR="00613722" w:rsidRPr="00B6094B">
        <w:t>ion</w:t>
      </w:r>
      <w:r w:rsidR="008A634D" w:rsidRPr="00B6094B">
        <w:t xml:space="preserve">. </w:t>
      </w:r>
      <w:r w:rsidR="004321F0" w:rsidRPr="00B6094B">
        <w:t>T</w:t>
      </w:r>
      <w:r w:rsidR="008A634D" w:rsidRPr="00B6094B">
        <w:t>he steps that are</w:t>
      </w:r>
      <w:r w:rsidR="004321F0" w:rsidRPr="00B6094B">
        <w:t xml:space="preserve"> involved in our data preprocessing</w:t>
      </w:r>
      <w:r w:rsidR="008A634D" w:rsidRPr="00B6094B">
        <w:t xml:space="preserve"> </w:t>
      </w:r>
      <w:r w:rsidR="004321F0" w:rsidRPr="00B6094B">
        <w:t>are:</w:t>
      </w:r>
    </w:p>
    <w:p w14:paraId="687357F5" w14:textId="2B80402C" w:rsidR="004321F0" w:rsidRPr="00B6094B" w:rsidRDefault="004321F0" w:rsidP="004321F0">
      <w:pPr>
        <w:pStyle w:val="ListParagraph"/>
        <w:numPr>
          <w:ilvl w:val="0"/>
          <w:numId w:val="19"/>
        </w:numPr>
      </w:pPr>
      <w:r w:rsidRPr="00B6094B">
        <w:t xml:space="preserve">Eliminating HTML tags in reviews like  </w:t>
      </w:r>
      <w:r w:rsidR="00260A8A" w:rsidRPr="00B6094B">
        <w:t>‘</w:t>
      </w:r>
      <w:r w:rsidRPr="00B6094B">
        <w:t>&lt;</w:t>
      </w:r>
      <w:r w:rsidR="00260A8A" w:rsidRPr="00B6094B">
        <w:t>b</w:t>
      </w:r>
      <w:r w:rsidRPr="00B6094B">
        <w:t>&gt;</w:t>
      </w:r>
      <w:r w:rsidR="00260A8A" w:rsidRPr="00B6094B">
        <w:t>’</w:t>
      </w:r>
    </w:p>
    <w:p w14:paraId="3C4441C3" w14:textId="67D5F2CC" w:rsidR="004321F0" w:rsidRPr="00B6094B" w:rsidRDefault="004321F0" w:rsidP="004321F0">
      <w:pPr>
        <w:pStyle w:val="ListParagraph"/>
        <w:numPr>
          <w:ilvl w:val="0"/>
          <w:numId w:val="19"/>
        </w:numPr>
      </w:pPr>
      <w:r w:rsidRPr="00B6094B">
        <w:t>Eliminating special characters</w:t>
      </w:r>
      <w:r w:rsidR="00BC171B" w:rsidRPr="00B6094B">
        <w:t xml:space="preserve"> </w:t>
      </w:r>
      <w:r w:rsidR="003A1270" w:rsidRPr="00B6094B">
        <w:t>example: ‘@’</w:t>
      </w:r>
      <w:r w:rsidRPr="00B6094B">
        <w:t xml:space="preserve"> and </w:t>
      </w:r>
      <w:r w:rsidR="003A1270" w:rsidRPr="00B6094B">
        <w:t>punctuation marks example ‘!’</w:t>
      </w:r>
      <w:r w:rsidR="00BC171B" w:rsidRPr="00B6094B">
        <w:t xml:space="preserve"> </w:t>
      </w:r>
      <w:r w:rsidR="00613722" w:rsidRPr="00B6094B">
        <w:t>using regular expressions.</w:t>
      </w:r>
    </w:p>
    <w:p w14:paraId="478CC18B" w14:textId="63436621" w:rsidR="00BC171B" w:rsidRPr="00B6094B" w:rsidRDefault="00BC171B" w:rsidP="004321F0">
      <w:pPr>
        <w:pStyle w:val="ListParagraph"/>
        <w:numPr>
          <w:ilvl w:val="0"/>
          <w:numId w:val="19"/>
        </w:numPr>
      </w:pPr>
      <w:r w:rsidRPr="00B6094B">
        <w:t>Convert</w:t>
      </w:r>
      <w:r w:rsidR="00613722" w:rsidRPr="00B6094B">
        <w:t>ing</w:t>
      </w:r>
      <w:r w:rsidRPr="00B6094B">
        <w:t xml:space="preserve"> all </w:t>
      </w:r>
      <w:r w:rsidR="00613722" w:rsidRPr="00B6094B">
        <w:t>the text</w:t>
      </w:r>
      <w:r w:rsidR="00010408" w:rsidRPr="00B6094B">
        <w:t xml:space="preserve"> from Upper case</w:t>
      </w:r>
      <w:r w:rsidRPr="00B6094B">
        <w:t xml:space="preserve"> into lower case. </w:t>
      </w:r>
    </w:p>
    <w:p w14:paraId="7230EB08" w14:textId="0932DEA4" w:rsidR="004321F0" w:rsidRPr="00B6094B" w:rsidRDefault="00BC171B" w:rsidP="004321F0">
      <w:pPr>
        <w:pStyle w:val="ListParagraph"/>
        <w:numPr>
          <w:ilvl w:val="0"/>
          <w:numId w:val="19"/>
        </w:numPr>
      </w:pPr>
      <w:r w:rsidRPr="00B6094B">
        <w:t>Eliminating</w:t>
      </w:r>
      <w:r w:rsidR="003A1270" w:rsidRPr="00B6094B">
        <w:t xml:space="preserve"> the stop words like ‘and’, ‘or’ ‘the’ ‘but’</w:t>
      </w:r>
      <w:r w:rsidR="00DC5695" w:rsidRPr="00B6094B">
        <w:t xml:space="preserve"> because they do not provide any opinion in a sentence.</w:t>
      </w:r>
    </w:p>
    <w:p w14:paraId="187C940D" w14:textId="460C0747" w:rsidR="00DC5695" w:rsidRPr="00B6094B" w:rsidRDefault="00DC5695" w:rsidP="004321F0">
      <w:pPr>
        <w:pStyle w:val="ListParagraph"/>
        <w:numPr>
          <w:ilvl w:val="0"/>
          <w:numId w:val="19"/>
        </w:numPr>
      </w:pPr>
      <w:r w:rsidRPr="00B6094B">
        <w:t>In order to bring words in their root form we have to perform Stemming/ Lemmatization for example</w:t>
      </w:r>
      <w:r w:rsidR="00260A8A" w:rsidRPr="00B6094B">
        <w:t>,</w:t>
      </w:r>
      <w:r w:rsidRPr="00B6094B">
        <w:t xml:space="preserve"> the word </w:t>
      </w:r>
      <w:r w:rsidR="00260A8A" w:rsidRPr="00B6094B">
        <w:t>‘</w:t>
      </w:r>
      <w:r w:rsidRPr="00B6094B">
        <w:t>running</w:t>
      </w:r>
      <w:r w:rsidR="00260A8A" w:rsidRPr="00B6094B">
        <w:t>’</w:t>
      </w:r>
      <w:r w:rsidRPr="00B6094B">
        <w:t xml:space="preserve"> or </w:t>
      </w:r>
      <w:r w:rsidR="00260A8A" w:rsidRPr="00B6094B">
        <w:t>‘</w:t>
      </w:r>
      <w:r w:rsidRPr="00B6094B">
        <w:t>runs</w:t>
      </w:r>
      <w:r w:rsidR="00260A8A" w:rsidRPr="00B6094B">
        <w:t>’</w:t>
      </w:r>
      <w:r w:rsidRPr="00B6094B">
        <w:t xml:space="preserve"> after stemming and lemmatization its root form is ‘run’.</w:t>
      </w:r>
    </w:p>
    <w:p w14:paraId="1499EB0D" w14:textId="56CB4EAA" w:rsidR="00F73C67" w:rsidRPr="00B6094B" w:rsidRDefault="00DC5695" w:rsidP="00F73C67">
      <w:pPr>
        <w:pStyle w:val="ListParagraph"/>
        <w:numPr>
          <w:ilvl w:val="0"/>
          <w:numId w:val="19"/>
        </w:numPr>
      </w:pPr>
      <w:r w:rsidRPr="00B6094B">
        <w:t xml:space="preserve">Perform </w:t>
      </w:r>
      <w:r w:rsidR="008B7831" w:rsidRPr="00B6094B">
        <w:t xml:space="preserve">Feature Extraction or </w:t>
      </w:r>
      <w:r w:rsidRPr="00B6094B">
        <w:t xml:space="preserve">Vectorization to convert </w:t>
      </w:r>
      <w:r w:rsidR="008B7831" w:rsidRPr="00B6094B">
        <w:t xml:space="preserve">text </w:t>
      </w:r>
      <w:r w:rsidRPr="00B6094B">
        <w:t>into numerical form</w:t>
      </w:r>
      <w:r w:rsidR="00260A8A" w:rsidRPr="00B6094B">
        <w:t>.</w:t>
      </w:r>
      <w:r w:rsidR="00613722" w:rsidRPr="00B6094B">
        <w:t xml:space="preserve"> </w:t>
      </w:r>
    </w:p>
    <w:p w14:paraId="73BD836F" w14:textId="75CC5BC1" w:rsidR="00D10F2E" w:rsidRPr="00B6094B" w:rsidRDefault="00613722" w:rsidP="00613722">
      <w:pPr>
        <w:pStyle w:val="Heading3"/>
        <w:rPr>
          <w:rFonts w:ascii="Times New Roman" w:hAnsi="Times New Roman" w:cs="Times New Roman"/>
          <w:b/>
          <w:color w:val="auto"/>
          <w:sz w:val="22"/>
        </w:rPr>
      </w:pPr>
      <w:r w:rsidRPr="00B6094B">
        <w:rPr>
          <w:rFonts w:ascii="Times New Roman" w:hAnsi="Times New Roman" w:cs="Times New Roman"/>
          <w:b/>
          <w:color w:val="auto"/>
          <w:sz w:val="22"/>
        </w:rPr>
        <w:t>Training the Model</w:t>
      </w:r>
      <w:r w:rsidR="003D40C4" w:rsidRPr="00B6094B">
        <w:rPr>
          <w:rFonts w:ascii="Times New Roman" w:hAnsi="Times New Roman" w:cs="Times New Roman"/>
          <w:b/>
          <w:color w:val="auto"/>
          <w:sz w:val="22"/>
        </w:rPr>
        <w:t>:</w:t>
      </w:r>
    </w:p>
    <w:p w14:paraId="4F5AFE71" w14:textId="00D231A5" w:rsidR="001F062E" w:rsidRPr="00B6094B" w:rsidRDefault="00795CE8" w:rsidP="004B5369">
      <w:r w:rsidRPr="00B6094B">
        <w:t>For our proposed methodology, we have used t</w:t>
      </w:r>
      <w:r w:rsidR="00B85CB7" w:rsidRPr="00B6094B">
        <w:t>hree</w:t>
      </w:r>
      <w:r w:rsidRPr="00B6094B">
        <w:t xml:space="preserve"> main </w:t>
      </w:r>
      <w:r w:rsidR="004A67E4" w:rsidRPr="00B6094B">
        <w:t xml:space="preserve">machine-learning </w:t>
      </w:r>
      <w:r w:rsidRPr="00B6094B">
        <w:t>algorithms to train our data i.e. L</w:t>
      </w:r>
      <w:r w:rsidR="00B85CB7" w:rsidRPr="00B6094B">
        <w:t xml:space="preserve">ogistic Regression, </w:t>
      </w:r>
      <w:r w:rsidR="000F20F4" w:rsidRPr="00B6094B">
        <w:t>Decision</w:t>
      </w:r>
      <w:r w:rsidR="00B85CB7" w:rsidRPr="00B6094B">
        <w:t xml:space="preserve"> Tree</w:t>
      </w:r>
      <w:r w:rsidRPr="00B6094B">
        <w:t xml:space="preserve"> and Naïve Bayes classifier. </w:t>
      </w:r>
      <w:r w:rsidR="004A67E4" w:rsidRPr="00B6094B">
        <w:t xml:space="preserve">After cleaning the data, we split our movie dataset into 25% testing and 75% training data. </w:t>
      </w:r>
      <w:r w:rsidR="00F0015F" w:rsidRPr="00B6094B">
        <w:t xml:space="preserve">Since we cannot use text directly, we need to convert it into numeric form for our training model. This </w:t>
      </w:r>
      <w:r w:rsidR="00E7628B" w:rsidRPr="00B6094B">
        <w:t>can be</w:t>
      </w:r>
      <w:r w:rsidR="00F0015F" w:rsidRPr="00B6094B">
        <w:t xml:space="preserve"> achieved by converting our text into vectors.</w:t>
      </w:r>
      <w:r w:rsidR="00460995" w:rsidRPr="00B6094B">
        <w:t xml:space="preserve"> This process is called vectorization or feature extraction.</w:t>
      </w:r>
      <w:r w:rsidR="00F0015F" w:rsidRPr="00B6094B">
        <w:t xml:space="preserve"> </w:t>
      </w:r>
      <w:r w:rsidR="004A67E4" w:rsidRPr="00B6094B">
        <w:t>One of the most effective method is</w:t>
      </w:r>
      <w:r w:rsidR="00F0015F" w:rsidRPr="00B6094B">
        <w:t xml:space="preserve"> Bag of Word Model. </w:t>
      </w:r>
      <w:r w:rsidR="00E7628B" w:rsidRPr="00B6094B">
        <w:t>We are going t</w:t>
      </w:r>
      <w:r w:rsidR="004A67E4" w:rsidRPr="00B6094B">
        <w:t>o perform two kinds of feature extraction or vectorization. First is Count Vectorization and second TF-IDF.</w:t>
      </w:r>
    </w:p>
    <w:p w14:paraId="65933585" w14:textId="6794B27E" w:rsidR="001F062E" w:rsidRPr="00B6094B" w:rsidRDefault="00063B23" w:rsidP="004B5369">
      <w:pPr>
        <w:rPr>
          <w:bCs/>
        </w:rPr>
      </w:pPr>
      <w:r w:rsidRPr="00B6094B">
        <w:rPr>
          <w:b/>
        </w:rPr>
        <w:t>A</w:t>
      </w:r>
      <w:r w:rsidR="001F062E" w:rsidRPr="00B6094B">
        <w:rPr>
          <w:b/>
        </w:rPr>
        <w:t xml:space="preserve">. </w:t>
      </w:r>
      <w:r w:rsidR="00635B06" w:rsidRPr="00B6094B">
        <w:rPr>
          <w:b/>
        </w:rPr>
        <w:t xml:space="preserve">Naïve </w:t>
      </w:r>
      <w:r w:rsidR="00BB58C4" w:rsidRPr="00B6094B">
        <w:rPr>
          <w:b/>
        </w:rPr>
        <w:t>Bayes C</w:t>
      </w:r>
      <w:r w:rsidR="004B5369" w:rsidRPr="00B6094B">
        <w:rPr>
          <w:b/>
        </w:rPr>
        <w:t>lassifier</w:t>
      </w:r>
      <w:r w:rsidR="00F0015F" w:rsidRPr="00B6094B">
        <w:rPr>
          <w:b/>
        </w:rPr>
        <w:t>:</w:t>
      </w:r>
      <w:r w:rsidR="004B5369" w:rsidRPr="00B6094B">
        <w:rPr>
          <w:bCs/>
        </w:rPr>
        <w:t xml:space="preserve"> </w:t>
      </w:r>
    </w:p>
    <w:p w14:paraId="192AD251" w14:textId="3721ED4E" w:rsidR="00F73C67" w:rsidRPr="00B6094B" w:rsidRDefault="007F23E3" w:rsidP="004B5369">
      <w:pPr>
        <w:rPr>
          <w:bCs/>
        </w:rPr>
      </w:pPr>
      <w:r w:rsidRPr="00B6094B">
        <w:rPr>
          <w:bCs/>
        </w:rPr>
        <w:t xml:space="preserve">This is the most used and common classification classifier. </w:t>
      </w:r>
      <w:r w:rsidR="00F0015F" w:rsidRPr="00B6094B">
        <w:rPr>
          <w:bCs/>
        </w:rPr>
        <w:t>A probabilistic classifier</w:t>
      </w:r>
      <w:r w:rsidRPr="00B6094B">
        <w:rPr>
          <w:bCs/>
        </w:rPr>
        <w:t xml:space="preserve"> </w:t>
      </w:r>
      <w:r w:rsidR="00F0015F" w:rsidRPr="00B6094B">
        <w:rPr>
          <w:bCs/>
        </w:rPr>
        <w:t xml:space="preserve">that </w:t>
      </w:r>
      <w:r w:rsidRPr="00B6094B">
        <w:rPr>
          <w:bCs/>
        </w:rPr>
        <w:t xml:space="preserve">works on the principle of Naïve Bayes theorem. It is a conditional probability </w:t>
      </w:r>
      <w:r w:rsidR="00F0015F" w:rsidRPr="00B6094B">
        <w:rPr>
          <w:bCs/>
        </w:rPr>
        <w:t>model, which works of the assumption that predictors are independent, meaning that one specific feature does not affect the other.</w:t>
      </w:r>
    </w:p>
    <w:p w14:paraId="4CE17561" w14:textId="15E8CA8D" w:rsidR="001F062E" w:rsidRPr="00B6094B" w:rsidRDefault="00063B23" w:rsidP="004B5369">
      <w:pPr>
        <w:rPr>
          <w:b/>
          <w:bCs/>
        </w:rPr>
      </w:pPr>
      <w:r w:rsidRPr="00B6094B">
        <w:rPr>
          <w:b/>
          <w:bCs/>
        </w:rPr>
        <w:t>B</w:t>
      </w:r>
      <w:r w:rsidR="001F062E" w:rsidRPr="00B6094B">
        <w:rPr>
          <w:b/>
          <w:bCs/>
        </w:rPr>
        <w:t xml:space="preserve">. </w:t>
      </w:r>
      <w:r w:rsidR="00B85CB7" w:rsidRPr="00B6094B">
        <w:rPr>
          <w:b/>
          <w:bCs/>
        </w:rPr>
        <w:t>Logistic Regression</w:t>
      </w:r>
      <w:r w:rsidR="00F0015F" w:rsidRPr="00B6094B">
        <w:rPr>
          <w:b/>
          <w:bCs/>
        </w:rPr>
        <w:t>:</w:t>
      </w:r>
    </w:p>
    <w:p w14:paraId="53A369CB" w14:textId="3A35A393" w:rsidR="005D733B" w:rsidRPr="00B6094B" w:rsidRDefault="004B73ED" w:rsidP="004B5369">
      <w:pPr>
        <w:rPr>
          <w:bCs/>
        </w:rPr>
      </w:pPr>
      <w:r w:rsidRPr="00B6094B">
        <w:rPr>
          <w:bCs/>
        </w:rPr>
        <w:t>Logistic regression is based on statistical model and it uses logistic function to model binary variable. Logistic regression can be described as linear algorithm but prediction are converted using logistic function.</w:t>
      </w:r>
    </w:p>
    <w:p w14:paraId="76B4F472" w14:textId="4572E470" w:rsidR="00B85CB7" w:rsidRPr="00B6094B" w:rsidRDefault="00063B23" w:rsidP="00B85CB7">
      <w:pPr>
        <w:rPr>
          <w:b/>
          <w:bCs/>
        </w:rPr>
      </w:pPr>
      <w:r w:rsidRPr="00B6094B">
        <w:rPr>
          <w:b/>
          <w:bCs/>
        </w:rPr>
        <w:t>C</w:t>
      </w:r>
      <w:r w:rsidR="00B85CB7" w:rsidRPr="00B6094B">
        <w:rPr>
          <w:b/>
          <w:bCs/>
        </w:rPr>
        <w:t xml:space="preserve">. </w:t>
      </w:r>
      <w:r w:rsidR="000F20F4" w:rsidRPr="00B6094B">
        <w:rPr>
          <w:b/>
          <w:bCs/>
        </w:rPr>
        <w:t>Decision</w:t>
      </w:r>
      <w:r w:rsidR="00B85CB7" w:rsidRPr="00B6094B">
        <w:rPr>
          <w:b/>
          <w:bCs/>
        </w:rPr>
        <w:t xml:space="preserve"> Tree:</w:t>
      </w:r>
    </w:p>
    <w:p w14:paraId="7D973BCD" w14:textId="619C1F6C" w:rsidR="000F20F4" w:rsidRPr="00B6094B" w:rsidRDefault="000F20F4" w:rsidP="004B5369">
      <w:pPr>
        <w:rPr>
          <w:bCs/>
        </w:rPr>
      </w:pPr>
      <w:r w:rsidRPr="00B6094B">
        <w:rPr>
          <w:bCs/>
        </w:rPr>
        <w:t>Decision tree algorithm is based on supervised learning model where predictions are done using tree representation where every node is an attribute and every leaf node represents class. It can be simply described as logical graphical representation of solutions to a problem.</w:t>
      </w:r>
    </w:p>
    <w:p w14:paraId="7099BD37" w14:textId="7F370A68" w:rsidR="001F062E" w:rsidRPr="00B6094B" w:rsidRDefault="001F062E" w:rsidP="004B5369">
      <w:pPr>
        <w:rPr>
          <w:b/>
          <w:bCs/>
        </w:rPr>
      </w:pPr>
      <w:r w:rsidRPr="00B6094B">
        <w:rPr>
          <w:b/>
          <w:bCs/>
        </w:rPr>
        <w:t>D. TF-IDF</w:t>
      </w:r>
      <w:r w:rsidR="00F0015F" w:rsidRPr="00B6094B">
        <w:rPr>
          <w:b/>
          <w:bCs/>
        </w:rPr>
        <w:t>:</w:t>
      </w:r>
    </w:p>
    <w:p w14:paraId="33EF2992" w14:textId="3761CD1A" w:rsidR="00F73C67" w:rsidRPr="00B6094B" w:rsidRDefault="00E7628B" w:rsidP="004B5369">
      <w:pPr>
        <w:rPr>
          <w:bCs/>
        </w:rPr>
      </w:pPr>
      <w:r w:rsidRPr="00B6094B">
        <w:rPr>
          <w:bCs/>
        </w:rPr>
        <w:t xml:space="preserve">Term Frequency – Inverse Document Frequency. Term Frequency refers to how frequently the word appears in a document </w:t>
      </w:r>
      <w:r w:rsidR="005D733B" w:rsidRPr="00B6094B">
        <w:rPr>
          <w:bCs/>
        </w:rPr>
        <w:t>whereas;</w:t>
      </w:r>
      <w:r w:rsidRPr="00B6094B">
        <w:rPr>
          <w:bCs/>
        </w:rPr>
        <w:t xml:space="preserve"> Inverse Document Frequen</w:t>
      </w:r>
      <w:r w:rsidR="005D733B" w:rsidRPr="00B6094B">
        <w:rPr>
          <w:bCs/>
        </w:rPr>
        <w:t xml:space="preserve">cy tells us if the word is common or infrequent across the document. </w:t>
      </w:r>
    </w:p>
    <w:p w14:paraId="1D6FCC31" w14:textId="73EA3263" w:rsidR="00010408" w:rsidRPr="00B6094B" w:rsidRDefault="001F062E" w:rsidP="004B5369">
      <w:pPr>
        <w:rPr>
          <w:b/>
          <w:bCs/>
        </w:rPr>
      </w:pPr>
      <w:r w:rsidRPr="00B6094B">
        <w:rPr>
          <w:b/>
          <w:bCs/>
        </w:rPr>
        <w:t>E. Performance Metrics</w:t>
      </w:r>
      <w:r w:rsidR="00F0015F" w:rsidRPr="00B6094B">
        <w:rPr>
          <w:b/>
          <w:bCs/>
        </w:rPr>
        <w:t>:</w:t>
      </w:r>
    </w:p>
    <w:p w14:paraId="25356FE1" w14:textId="25617EBC" w:rsidR="001F062E" w:rsidRPr="00B6094B" w:rsidRDefault="001F062E" w:rsidP="001F062E">
      <w:pPr>
        <w:pStyle w:val="ListParagraph"/>
        <w:numPr>
          <w:ilvl w:val="0"/>
          <w:numId w:val="23"/>
        </w:numPr>
        <w:spacing w:line="240" w:lineRule="auto"/>
        <w:rPr>
          <w:noProof/>
        </w:rPr>
      </w:pPr>
      <w:r w:rsidRPr="00B6094B">
        <w:rPr>
          <w:i/>
          <w:noProof/>
        </w:rPr>
        <w:t>Precision</w:t>
      </w:r>
      <w:r w:rsidRPr="00B6094B">
        <w:rPr>
          <w:noProof/>
        </w:rPr>
        <w:t xml:space="preserve"> of the classifier </w:t>
      </w:r>
      <w:r w:rsidR="00E976B5" w:rsidRPr="00B6094B">
        <w:rPr>
          <w:noProof/>
        </w:rPr>
        <w:t>is</w:t>
      </w:r>
      <w:r w:rsidRPr="00B6094B">
        <w:rPr>
          <w:noProof/>
        </w:rPr>
        <w:t xml:space="preserve"> defined as the </w:t>
      </w:r>
      <w:r w:rsidR="00E976B5" w:rsidRPr="00B6094B">
        <w:rPr>
          <w:noProof/>
        </w:rPr>
        <w:t>fraction of correctly predicted positive values to total predicted positive values.</w:t>
      </w:r>
      <w:r w:rsidR="00D816F8" w:rsidRPr="00B6094B">
        <w:rPr>
          <w:noProof/>
        </w:rPr>
        <w:t xml:space="preserve"> It tells how precise our model in terms of those predicted positive.</w:t>
      </w:r>
    </w:p>
    <w:p w14:paraId="5F2A570F" w14:textId="70ADA784" w:rsidR="001F062E" w:rsidRPr="00B6094B" w:rsidRDefault="001F062E" w:rsidP="001F062E">
      <w:pPr>
        <w:pStyle w:val="ListParagraph"/>
        <w:numPr>
          <w:ilvl w:val="0"/>
          <w:numId w:val="23"/>
        </w:numPr>
        <w:spacing w:line="240" w:lineRule="auto"/>
        <w:rPr>
          <w:noProof/>
        </w:rPr>
      </w:pPr>
      <w:r w:rsidRPr="00B6094B">
        <w:rPr>
          <w:i/>
          <w:noProof/>
        </w:rPr>
        <w:t xml:space="preserve">Recall </w:t>
      </w:r>
      <w:r w:rsidRPr="00B6094B">
        <w:rPr>
          <w:noProof/>
        </w:rPr>
        <w:t xml:space="preserve">of the classifier </w:t>
      </w:r>
      <w:r w:rsidR="00E976B5" w:rsidRPr="00B6094B">
        <w:rPr>
          <w:noProof/>
        </w:rPr>
        <w:t>is</w:t>
      </w:r>
      <w:r w:rsidRPr="00B6094B">
        <w:rPr>
          <w:noProof/>
        </w:rPr>
        <w:t xml:space="preserve"> defined as the percentage of errors correctly predicted out of all the errors that actually occurred.</w:t>
      </w:r>
      <w:r w:rsidR="00D816F8" w:rsidRPr="00B6094B">
        <w:rPr>
          <w:noProof/>
        </w:rPr>
        <w:t xml:space="preserve"> Recall is mainly used when there is high cost asscosiated with False Negative.</w:t>
      </w:r>
    </w:p>
    <w:p w14:paraId="10BD8CD1" w14:textId="416BB7E6" w:rsidR="001F062E" w:rsidRPr="00B6094B" w:rsidRDefault="001F062E" w:rsidP="001F062E">
      <w:pPr>
        <w:pStyle w:val="ListParagraph"/>
        <w:numPr>
          <w:ilvl w:val="0"/>
          <w:numId w:val="23"/>
        </w:numPr>
        <w:spacing w:line="240" w:lineRule="auto"/>
        <w:rPr>
          <w:noProof/>
        </w:rPr>
      </w:pPr>
      <w:r w:rsidRPr="00B6094B">
        <w:rPr>
          <w:i/>
          <w:noProof/>
        </w:rPr>
        <w:t>Accuracy</w:t>
      </w:r>
      <w:r w:rsidRPr="00B6094B">
        <w:rPr>
          <w:noProof/>
        </w:rPr>
        <w:t xml:space="preserve"> of a classifier was defined as the </w:t>
      </w:r>
      <w:r w:rsidR="00010408" w:rsidRPr="00B6094B">
        <w:rPr>
          <w:noProof/>
        </w:rPr>
        <w:t>fraction</w:t>
      </w:r>
      <w:r w:rsidRPr="00B6094B">
        <w:rPr>
          <w:noProof/>
        </w:rPr>
        <w:t xml:space="preserve"> </w:t>
      </w:r>
      <w:r w:rsidR="00E976B5" w:rsidRPr="00B6094B">
        <w:rPr>
          <w:noProof/>
        </w:rPr>
        <w:t>of</w:t>
      </w:r>
      <w:r w:rsidRPr="00B6094B">
        <w:rPr>
          <w:noProof/>
        </w:rPr>
        <w:t xml:space="preserve"> cor</w:t>
      </w:r>
      <w:r w:rsidR="00010408" w:rsidRPr="00B6094B">
        <w:rPr>
          <w:noProof/>
        </w:rPr>
        <w:t>rectly predicted values to the total observations. Accuracy is one of the best measure to evaluate a classifier. The higher th accuracy the better the model.</w:t>
      </w:r>
    </w:p>
    <w:p w14:paraId="0950D878" w14:textId="175773DF" w:rsidR="00635B06" w:rsidRPr="00B6094B" w:rsidRDefault="001F062E" w:rsidP="00795CE8">
      <w:pPr>
        <w:pStyle w:val="ListParagraph"/>
        <w:numPr>
          <w:ilvl w:val="0"/>
          <w:numId w:val="23"/>
        </w:numPr>
        <w:rPr>
          <w:bCs/>
          <w:i/>
        </w:rPr>
      </w:pPr>
      <w:r w:rsidRPr="00B6094B">
        <w:rPr>
          <w:bCs/>
          <w:i/>
        </w:rPr>
        <w:t>F1-score</w:t>
      </w:r>
      <w:r w:rsidR="00D816F8" w:rsidRPr="00B6094B">
        <w:rPr>
          <w:bCs/>
          <w:i/>
        </w:rPr>
        <w:t xml:space="preserve"> </w:t>
      </w:r>
      <w:r w:rsidR="00D816F8" w:rsidRPr="00B6094B">
        <w:rPr>
          <w:bCs/>
        </w:rPr>
        <w:t>is optimal if we need both precision and recall. It takes both measures and develops a balance between.</w:t>
      </w:r>
    </w:p>
    <w:p w14:paraId="5EF3252E" w14:textId="3A519BFE" w:rsidR="00F73C67" w:rsidRPr="00B6094B" w:rsidRDefault="00463FDF" w:rsidP="00D10F2E">
      <w:pPr>
        <w:pStyle w:val="ListParagraph"/>
        <w:numPr>
          <w:ilvl w:val="0"/>
          <w:numId w:val="23"/>
        </w:numPr>
        <w:rPr>
          <w:bCs/>
          <w:i/>
        </w:rPr>
        <w:sectPr w:rsidR="00F73C67" w:rsidRPr="00B6094B" w:rsidSect="00F73C67">
          <w:type w:val="continuous"/>
          <w:pgSz w:w="12240" w:h="15840"/>
          <w:pgMar w:top="1440" w:right="1440" w:bottom="1440" w:left="1440" w:header="720" w:footer="720" w:gutter="0"/>
          <w:cols w:num="2" w:space="720"/>
          <w:docGrid w:linePitch="360"/>
        </w:sectPr>
      </w:pPr>
      <w:r w:rsidRPr="00B6094B">
        <w:rPr>
          <w:bCs/>
          <w:i/>
        </w:rPr>
        <w:t xml:space="preserve">ROC Curve </w:t>
      </w:r>
      <w:r w:rsidR="00C91C2B" w:rsidRPr="00B6094B">
        <w:rPr>
          <w:bCs/>
          <w:iCs/>
        </w:rPr>
        <w:t>to show cost of binary classifiers by plotting true positive r</w:t>
      </w:r>
      <w:r w:rsidR="005C2858">
        <w:rPr>
          <w:bCs/>
          <w:iCs/>
        </w:rPr>
        <w:t>ate against false positive rate</w:t>
      </w:r>
    </w:p>
    <w:p w14:paraId="53C747A3" w14:textId="683A8E8D" w:rsidR="00E13745" w:rsidRPr="00B6094B" w:rsidRDefault="00E13745" w:rsidP="00D10F2E">
      <w:pPr>
        <w:rPr>
          <w:rFonts w:eastAsiaTheme="majorEastAsia"/>
          <w:b/>
          <w:sz w:val="26"/>
          <w:szCs w:val="26"/>
        </w:rPr>
      </w:pPr>
    </w:p>
    <w:p w14:paraId="0055E59D" w14:textId="78A9DB5C" w:rsidR="003B3E79" w:rsidRPr="00B6094B" w:rsidRDefault="00C91C2B" w:rsidP="003B3E79">
      <w:pPr>
        <w:pStyle w:val="Heading1"/>
        <w:rPr>
          <w:rFonts w:ascii="Times New Roman" w:hAnsi="Times New Roman" w:cs="Times New Roman"/>
          <w:b/>
          <w:color w:val="000000" w:themeColor="text1"/>
        </w:rPr>
      </w:pPr>
      <w:r w:rsidRPr="00B6094B">
        <w:rPr>
          <w:rFonts w:ascii="Times New Roman" w:hAnsi="Times New Roman" w:cs="Times New Roman"/>
          <w:b/>
          <w:color w:val="000000" w:themeColor="text1"/>
        </w:rPr>
        <w:t>Results and Discussion:</w:t>
      </w:r>
    </w:p>
    <w:p w14:paraId="31A96370" w14:textId="335AA3B0" w:rsidR="003C261F" w:rsidRPr="00B6094B" w:rsidRDefault="00BB03DC" w:rsidP="003C261F">
      <w:r w:rsidRPr="00B6094B">
        <w:t>Before</w:t>
      </w:r>
      <w:r w:rsidR="00F73C67" w:rsidRPr="00B6094B">
        <w:t xml:space="preserve"> </w:t>
      </w:r>
      <w:r w:rsidR="00FC4448" w:rsidRPr="00B6094B">
        <w:t>data preprocessing</w:t>
      </w:r>
      <w:r w:rsidR="00F73C67" w:rsidRPr="00B6094B">
        <w:t>,</w:t>
      </w:r>
      <w:r w:rsidR="003C261F" w:rsidRPr="00B6094B">
        <w:t xml:space="preserve"> </w:t>
      </w:r>
      <w:r w:rsidR="00FC4448" w:rsidRPr="00B6094B">
        <w:t>let us</w:t>
      </w:r>
      <w:r w:rsidR="003F2B4D" w:rsidRPr="00B6094B">
        <w:t xml:space="preserve"> analyze the distribution of review length in data set.</w:t>
      </w:r>
    </w:p>
    <w:p w14:paraId="744F0C41" w14:textId="2F1A90A0" w:rsidR="003F2B4D" w:rsidRPr="00B6094B" w:rsidRDefault="003F2B4D" w:rsidP="003F2B4D">
      <w:pPr>
        <w:jc w:val="center"/>
      </w:pPr>
      <w:r w:rsidRPr="00B6094B">
        <w:rPr>
          <w:noProof/>
        </w:rPr>
        <w:drawing>
          <wp:inline distT="0" distB="0" distL="0" distR="0" wp14:anchorId="2D161178" wp14:editId="6520586A">
            <wp:extent cx="3771900" cy="257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view length.JPG"/>
                    <pic:cNvPicPr/>
                  </pic:nvPicPr>
                  <pic:blipFill>
                    <a:blip r:embed="rId11">
                      <a:extLst>
                        <a:ext uri="{28A0092B-C50C-407E-A947-70E740481C1C}">
                          <a14:useLocalDpi xmlns:a14="http://schemas.microsoft.com/office/drawing/2010/main" val="0"/>
                        </a:ext>
                      </a:extLst>
                    </a:blip>
                    <a:stretch>
                      <a:fillRect/>
                    </a:stretch>
                  </pic:blipFill>
                  <pic:spPr>
                    <a:xfrm>
                      <a:off x="0" y="0"/>
                      <a:ext cx="3771900" cy="2571750"/>
                    </a:xfrm>
                    <a:prstGeom prst="rect">
                      <a:avLst/>
                    </a:prstGeom>
                  </pic:spPr>
                </pic:pic>
              </a:graphicData>
            </a:graphic>
          </wp:inline>
        </w:drawing>
      </w:r>
    </w:p>
    <w:p w14:paraId="120B3FCB" w14:textId="6469FD43" w:rsidR="003F2B4D" w:rsidRPr="00B6094B" w:rsidRDefault="003F2B4D" w:rsidP="003F2B4D">
      <w:pPr>
        <w:pStyle w:val="Caption"/>
        <w:jc w:val="center"/>
      </w:pPr>
      <w:r w:rsidRPr="00B6094B">
        <w:t>Figure 4</w:t>
      </w:r>
      <w:r w:rsidR="00F55DE6" w:rsidRPr="00B6094B">
        <w:t>:</w:t>
      </w:r>
      <w:r w:rsidRPr="00B6094B">
        <w:t xml:space="preserve"> Reviews Length</w:t>
      </w:r>
    </w:p>
    <w:p w14:paraId="34654C4D" w14:textId="374669CF" w:rsidR="003F2B4D" w:rsidRPr="00B6094B" w:rsidRDefault="003F2B4D" w:rsidP="003F2B4D">
      <w:r w:rsidRPr="00B6094B">
        <w:t>Figure 4</w:t>
      </w:r>
      <w:r w:rsidR="00FC4448" w:rsidRPr="00B6094B">
        <w:t>:</w:t>
      </w:r>
      <w:r w:rsidRPr="00B6094B">
        <w:t xml:space="preserve"> shows that most reviews are under length 0 to 50 meaning most of the opinions can be extracted from shorter reviews.</w:t>
      </w:r>
    </w:p>
    <w:p w14:paraId="780673F6" w14:textId="5802CB62" w:rsidR="009173CA" w:rsidRPr="00B6094B" w:rsidRDefault="009173CA" w:rsidP="003F2B4D">
      <w:r w:rsidRPr="00B6094B">
        <w:t xml:space="preserve">After </w:t>
      </w:r>
      <w:r w:rsidR="00F73C67" w:rsidRPr="00B6094B">
        <w:t>that,</w:t>
      </w:r>
      <w:r w:rsidRPr="00B6094B">
        <w:t xml:space="preserve"> we compared sentiments </w:t>
      </w:r>
      <w:r w:rsidR="00F73C67" w:rsidRPr="00B6094B">
        <w:t>based on</w:t>
      </w:r>
      <w:r w:rsidRPr="00B6094B">
        <w:t xml:space="preserve"> phrase length to see the trend of reviews and figure 5 shows that most people who reviewed somewhat positive or somewhat negative are </w:t>
      </w:r>
      <w:r w:rsidR="00BB03DD" w:rsidRPr="00B6094B">
        <w:t>of greater length than other categories. It shows that absolute positive and negative reviews are short and to the point.</w:t>
      </w:r>
      <w:r w:rsidRPr="00B6094B">
        <w:t xml:space="preserve"> </w:t>
      </w:r>
    </w:p>
    <w:p w14:paraId="407E7C63" w14:textId="0C0BC124" w:rsidR="00BB03DD" w:rsidRPr="00B6094B" w:rsidRDefault="00BB03DD" w:rsidP="00BB03DD">
      <w:pPr>
        <w:jc w:val="center"/>
      </w:pPr>
      <w:r w:rsidRPr="00B6094B">
        <w:rPr>
          <w:noProof/>
        </w:rPr>
        <w:drawing>
          <wp:inline distT="0" distB="0" distL="0" distR="0" wp14:anchorId="0859E783" wp14:editId="7C1350B2">
            <wp:extent cx="381000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0000" cy="2590800"/>
                    </a:xfrm>
                    <a:prstGeom prst="rect">
                      <a:avLst/>
                    </a:prstGeom>
                  </pic:spPr>
                </pic:pic>
              </a:graphicData>
            </a:graphic>
          </wp:inline>
        </w:drawing>
      </w:r>
    </w:p>
    <w:p w14:paraId="39FD3AF3" w14:textId="77777777" w:rsidR="00BB03DD" w:rsidRPr="00B6094B" w:rsidRDefault="00BB03DD" w:rsidP="00BB03DD">
      <w:pPr>
        <w:jc w:val="center"/>
      </w:pPr>
    </w:p>
    <w:p w14:paraId="29ACAE63" w14:textId="0F7A5DB7" w:rsidR="00BB03DD" w:rsidRPr="00B6094B" w:rsidRDefault="00BB03DD" w:rsidP="00BB03DD">
      <w:pPr>
        <w:pStyle w:val="Caption"/>
        <w:jc w:val="center"/>
      </w:pPr>
      <w:r w:rsidRPr="00B6094B">
        <w:t>Figure 5</w:t>
      </w:r>
      <w:r w:rsidR="00F55DE6" w:rsidRPr="00B6094B">
        <w:t>:</w:t>
      </w:r>
      <w:r w:rsidRPr="00B6094B">
        <w:t xml:space="preserve"> Phrase lengths as per Label</w:t>
      </w:r>
    </w:p>
    <w:p w14:paraId="0D775CDC" w14:textId="77777777" w:rsidR="00BB03DC" w:rsidRPr="00B6094B" w:rsidRDefault="00BB03DC" w:rsidP="00BB03DC">
      <w:r w:rsidRPr="00B6094B">
        <w:t xml:space="preserve">After phrase length analysis boxplot is generated, boxplot is a standard way of displaying the data distribution. It also tells you how your data is grouped furthermore it shows if your data is symmetrical or not. We generated boxplots of sentiments and </w:t>
      </w:r>
      <w:proofErr w:type="spellStart"/>
      <w:r w:rsidRPr="00B6094B">
        <w:t>phraseId</w:t>
      </w:r>
      <w:proofErr w:type="spellEnd"/>
      <w:r w:rsidRPr="00B6094B">
        <w:t>.</w:t>
      </w:r>
    </w:p>
    <w:p w14:paraId="4ECAE34A" w14:textId="0ABAA124" w:rsidR="00BB03DC" w:rsidRPr="00B6094B" w:rsidRDefault="00BB03DC" w:rsidP="00BB03DC"/>
    <w:p w14:paraId="2ED63803" w14:textId="62255447" w:rsidR="00BB03DD" w:rsidRPr="00B6094B" w:rsidRDefault="004D049C" w:rsidP="00BB03DC">
      <w:r w:rsidRPr="00B6094B">
        <w:rPr>
          <w:noProof/>
        </w:rPr>
        <w:drawing>
          <wp:inline distT="0" distB="0" distL="0" distR="0" wp14:anchorId="3A84C21C" wp14:editId="7C158F3F">
            <wp:extent cx="2981325" cy="25431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ox1.JPG"/>
                    <pic:cNvPicPr/>
                  </pic:nvPicPr>
                  <pic:blipFill>
                    <a:blip r:embed="rId13">
                      <a:extLst>
                        <a:ext uri="{28A0092B-C50C-407E-A947-70E740481C1C}">
                          <a14:useLocalDpi xmlns:a14="http://schemas.microsoft.com/office/drawing/2010/main" val="0"/>
                        </a:ext>
                      </a:extLst>
                    </a:blip>
                    <a:stretch>
                      <a:fillRect/>
                    </a:stretch>
                  </pic:blipFill>
                  <pic:spPr>
                    <a:xfrm>
                      <a:off x="0" y="0"/>
                      <a:ext cx="2981325" cy="2543175"/>
                    </a:xfrm>
                    <a:prstGeom prst="rect">
                      <a:avLst/>
                    </a:prstGeom>
                  </pic:spPr>
                </pic:pic>
              </a:graphicData>
            </a:graphic>
          </wp:inline>
        </w:drawing>
      </w:r>
      <w:r w:rsidR="00BB03DC" w:rsidRPr="00B6094B">
        <w:rPr>
          <w:noProof/>
        </w:rPr>
        <w:drawing>
          <wp:inline distT="0" distB="0" distL="0" distR="0" wp14:anchorId="17FB6236" wp14:editId="2FFD0C94">
            <wp:extent cx="2943225" cy="25527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ox2.JPG"/>
                    <pic:cNvPicPr/>
                  </pic:nvPicPr>
                  <pic:blipFill>
                    <a:blip r:embed="rId14">
                      <a:extLst>
                        <a:ext uri="{28A0092B-C50C-407E-A947-70E740481C1C}">
                          <a14:useLocalDpi xmlns:a14="http://schemas.microsoft.com/office/drawing/2010/main" val="0"/>
                        </a:ext>
                      </a:extLst>
                    </a:blip>
                    <a:stretch>
                      <a:fillRect/>
                    </a:stretch>
                  </pic:blipFill>
                  <pic:spPr>
                    <a:xfrm>
                      <a:off x="0" y="0"/>
                      <a:ext cx="2943225" cy="2552700"/>
                    </a:xfrm>
                    <a:prstGeom prst="rect">
                      <a:avLst/>
                    </a:prstGeom>
                  </pic:spPr>
                </pic:pic>
              </a:graphicData>
            </a:graphic>
          </wp:inline>
        </w:drawing>
      </w:r>
    </w:p>
    <w:p w14:paraId="61D35D09" w14:textId="0B059022" w:rsidR="004D049C" w:rsidRPr="00B6094B" w:rsidRDefault="004D049C" w:rsidP="004D049C">
      <w:pPr>
        <w:pStyle w:val="Caption"/>
        <w:jc w:val="center"/>
      </w:pPr>
      <w:r w:rsidRPr="00B6094B">
        <w:t>Figure 6</w:t>
      </w:r>
      <w:r w:rsidR="00F73C67" w:rsidRPr="00B6094B">
        <w:t>:</w:t>
      </w:r>
      <w:r w:rsidRPr="00B6094B">
        <w:t xml:space="preserve"> Phrase lengths as per Label</w:t>
      </w:r>
    </w:p>
    <w:p w14:paraId="3CE15398" w14:textId="6F24C247" w:rsidR="004D049C" w:rsidRPr="00B6094B" w:rsidRDefault="004D049C" w:rsidP="004D049C">
      <w:r w:rsidRPr="00B6094B">
        <w:t xml:space="preserve">Figure 6 of boxplots shows that </w:t>
      </w:r>
      <w:r w:rsidR="003B3E79" w:rsidRPr="00B6094B">
        <w:t>f</w:t>
      </w:r>
      <w:r w:rsidRPr="00B6094B">
        <w:t>or this dataset, we shall let sentiment values above 2 represent positive ones. As a result, positive movie reviews make up less than 50% of the dataset.</w:t>
      </w:r>
    </w:p>
    <w:p w14:paraId="34F9FD37" w14:textId="48B0D34C" w:rsidR="0012787E" w:rsidRPr="00B6094B" w:rsidRDefault="008E0091" w:rsidP="004D049C">
      <w:r w:rsidRPr="00B6094B">
        <w:t xml:space="preserve">After above </w:t>
      </w:r>
      <w:r w:rsidR="00F73C67" w:rsidRPr="00B6094B">
        <w:t>analysis,</w:t>
      </w:r>
      <w:r w:rsidRPr="00B6094B">
        <w:t xml:space="preserve"> preprocessing is done and data sit is split in</w:t>
      </w:r>
      <w:r w:rsidR="00A46195" w:rsidRPr="00B6094B">
        <w:t xml:space="preserve"> training and testing, </w:t>
      </w:r>
      <w:r w:rsidRPr="00B6094B">
        <w:t xml:space="preserve">all features are extracted using </w:t>
      </w:r>
      <w:proofErr w:type="spellStart"/>
      <w:r w:rsidRPr="00B6094B">
        <w:t>tf</w:t>
      </w:r>
      <w:r w:rsidR="00F73C67" w:rsidRPr="00B6094B">
        <w:t>-</w:t>
      </w:r>
      <w:r w:rsidRPr="00B6094B">
        <w:t>idf</w:t>
      </w:r>
      <w:proofErr w:type="spellEnd"/>
      <w:r w:rsidRPr="00B6094B">
        <w:t xml:space="preserve"> and </w:t>
      </w:r>
      <w:r w:rsidR="0012787E" w:rsidRPr="00B6094B">
        <w:t>model is trained using all three algorithms.</w:t>
      </w:r>
    </w:p>
    <w:p w14:paraId="5C918353" w14:textId="7F6929DB" w:rsidR="001F062E" w:rsidRPr="00B6094B" w:rsidRDefault="0012787E" w:rsidP="001F062E">
      <w:r w:rsidRPr="00B6094B">
        <w:t>ROC curves are generated to measure the performance of our models, below figures show results of ROC Curves.</w:t>
      </w:r>
    </w:p>
    <w:p w14:paraId="352B939A" w14:textId="386ACB60" w:rsidR="001F062E" w:rsidRPr="00B6094B" w:rsidRDefault="00031811" w:rsidP="006A61D7">
      <w:pPr>
        <w:jc w:val="center"/>
      </w:pPr>
      <w:r w:rsidRPr="00B6094B">
        <w:rPr>
          <w:noProof/>
        </w:rPr>
        <w:drawing>
          <wp:inline distT="0" distB="0" distL="0" distR="0" wp14:anchorId="0F1D9718" wp14:editId="48F9665B">
            <wp:extent cx="4019550" cy="2752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tree.JPG"/>
                    <pic:cNvPicPr/>
                  </pic:nvPicPr>
                  <pic:blipFill>
                    <a:blip r:embed="rId15">
                      <a:extLst>
                        <a:ext uri="{28A0092B-C50C-407E-A947-70E740481C1C}">
                          <a14:useLocalDpi xmlns:a14="http://schemas.microsoft.com/office/drawing/2010/main" val="0"/>
                        </a:ext>
                      </a:extLst>
                    </a:blip>
                    <a:stretch>
                      <a:fillRect/>
                    </a:stretch>
                  </pic:blipFill>
                  <pic:spPr>
                    <a:xfrm>
                      <a:off x="0" y="0"/>
                      <a:ext cx="4019550" cy="2752725"/>
                    </a:xfrm>
                    <a:prstGeom prst="rect">
                      <a:avLst/>
                    </a:prstGeom>
                  </pic:spPr>
                </pic:pic>
              </a:graphicData>
            </a:graphic>
          </wp:inline>
        </w:drawing>
      </w:r>
    </w:p>
    <w:p w14:paraId="17109703" w14:textId="64B92BB7" w:rsidR="006A61D7" w:rsidRPr="00B6094B" w:rsidRDefault="006C73EE" w:rsidP="006A61D7">
      <w:pPr>
        <w:pStyle w:val="Caption"/>
        <w:jc w:val="center"/>
      </w:pPr>
      <w:r w:rsidRPr="00B6094B">
        <w:t>Figure 7-:</w:t>
      </w:r>
      <w:r w:rsidR="006A61D7" w:rsidRPr="00B6094B">
        <w:t xml:space="preserve"> ROC Curve for Decision Tree</w:t>
      </w:r>
    </w:p>
    <w:p w14:paraId="29E98433" w14:textId="5D13AFCE" w:rsidR="00032A92" w:rsidRPr="00B6094B" w:rsidRDefault="00C00A6B" w:rsidP="00032A92">
      <w:r w:rsidRPr="00B6094B">
        <w:t>As you can see in the above figure ROC curve of Decision Tree, the AUC curve value is 0.812</w:t>
      </w:r>
      <w:r w:rsidR="007C44B7" w:rsidRPr="00B6094B">
        <w:t xml:space="preserve"> that is not very impressive compared to our other two models. </w:t>
      </w:r>
    </w:p>
    <w:p w14:paraId="0296642D" w14:textId="11278779" w:rsidR="006A61D7" w:rsidRPr="00B6094B" w:rsidRDefault="006A61D7" w:rsidP="006A61D7">
      <w:pPr>
        <w:jc w:val="center"/>
      </w:pPr>
      <w:r w:rsidRPr="00B6094B">
        <w:rPr>
          <w:noProof/>
        </w:rPr>
        <w:drawing>
          <wp:inline distT="0" distB="0" distL="0" distR="0" wp14:anchorId="1B562527" wp14:editId="66C7918C">
            <wp:extent cx="4038600" cy="27717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bayes.JPG"/>
                    <pic:cNvPicPr/>
                  </pic:nvPicPr>
                  <pic:blipFill>
                    <a:blip r:embed="rId16">
                      <a:extLst>
                        <a:ext uri="{28A0092B-C50C-407E-A947-70E740481C1C}">
                          <a14:useLocalDpi xmlns:a14="http://schemas.microsoft.com/office/drawing/2010/main" val="0"/>
                        </a:ext>
                      </a:extLst>
                    </a:blip>
                    <a:stretch>
                      <a:fillRect/>
                    </a:stretch>
                  </pic:blipFill>
                  <pic:spPr>
                    <a:xfrm>
                      <a:off x="0" y="0"/>
                      <a:ext cx="4038600" cy="2771775"/>
                    </a:xfrm>
                    <a:prstGeom prst="rect">
                      <a:avLst/>
                    </a:prstGeom>
                  </pic:spPr>
                </pic:pic>
              </a:graphicData>
            </a:graphic>
          </wp:inline>
        </w:drawing>
      </w:r>
    </w:p>
    <w:p w14:paraId="239A9B84" w14:textId="756C9D56" w:rsidR="006A61D7" w:rsidRPr="00B6094B" w:rsidRDefault="006A61D7" w:rsidP="006A61D7">
      <w:pPr>
        <w:pStyle w:val="Caption"/>
        <w:jc w:val="center"/>
      </w:pPr>
      <w:r w:rsidRPr="00B6094B">
        <w:t>Figure 8</w:t>
      </w:r>
      <w:r w:rsidR="006C73EE" w:rsidRPr="00B6094B">
        <w:t>:</w:t>
      </w:r>
      <w:r w:rsidRPr="00B6094B">
        <w:t xml:space="preserve"> ROC Curve for Naïve Bayes</w:t>
      </w:r>
    </w:p>
    <w:p w14:paraId="62DCD8F6" w14:textId="7193925A" w:rsidR="004D3F2D" w:rsidRPr="00B6094B" w:rsidRDefault="004D3F2D" w:rsidP="004D3F2D">
      <w:r w:rsidRPr="00B6094B">
        <w:t xml:space="preserve">According to our results, Naïve Bayes performs better than Decision Tree and its AUC curve is 0.8543. </w:t>
      </w:r>
    </w:p>
    <w:p w14:paraId="3484D7BE" w14:textId="209619CE" w:rsidR="006A61D7" w:rsidRPr="00B6094B" w:rsidRDefault="006A61D7" w:rsidP="006A61D7">
      <w:pPr>
        <w:jc w:val="center"/>
      </w:pPr>
    </w:p>
    <w:p w14:paraId="3968B40D" w14:textId="242C5AEC" w:rsidR="00DA147C" w:rsidRPr="00B6094B" w:rsidRDefault="00DA147C" w:rsidP="006A61D7">
      <w:pPr>
        <w:jc w:val="center"/>
      </w:pPr>
      <w:r w:rsidRPr="00B6094B">
        <w:rPr>
          <w:noProof/>
        </w:rPr>
        <w:drawing>
          <wp:inline distT="0" distB="0" distL="0" distR="0" wp14:anchorId="0F8C42A3" wp14:editId="1F694297">
            <wp:extent cx="3971925" cy="26765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regression.JPG"/>
                    <pic:cNvPicPr/>
                  </pic:nvPicPr>
                  <pic:blipFill>
                    <a:blip r:embed="rId17">
                      <a:extLst>
                        <a:ext uri="{28A0092B-C50C-407E-A947-70E740481C1C}">
                          <a14:useLocalDpi xmlns:a14="http://schemas.microsoft.com/office/drawing/2010/main" val="0"/>
                        </a:ext>
                      </a:extLst>
                    </a:blip>
                    <a:stretch>
                      <a:fillRect/>
                    </a:stretch>
                  </pic:blipFill>
                  <pic:spPr>
                    <a:xfrm>
                      <a:off x="0" y="0"/>
                      <a:ext cx="3971925" cy="2676525"/>
                    </a:xfrm>
                    <a:prstGeom prst="rect">
                      <a:avLst/>
                    </a:prstGeom>
                  </pic:spPr>
                </pic:pic>
              </a:graphicData>
            </a:graphic>
          </wp:inline>
        </w:drawing>
      </w:r>
    </w:p>
    <w:p w14:paraId="39C8CDFB" w14:textId="3298B65F" w:rsidR="00DA147C" w:rsidRPr="00B6094B" w:rsidRDefault="00DA147C" w:rsidP="00DA147C">
      <w:pPr>
        <w:pStyle w:val="Caption"/>
        <w:jc w:val="center"/>
      </w:pPr>
      <w:r w:rsidRPr="00B6094B">
        <w:t>Figure 9</w:t>
      </w:r>
      <w:r w:rsidR="006C73EE" w:rsidRPr="00B6094B">
        <w:t>:</w:t>
      </w:r>
      <w:r w:rsidRPr="00B6094B">
        <w:t xml:space="preserve"> ROC Curve for Logistic Regression</w:t>
      </w:r>
    </w:p>
    <w:p w14:paraId="5F1987CC" w14:textId="553E6432" w:rsidR="00B866EE" w:rsidRPr="00B6094B" w:rsidRDefault="00C20898" w:rsidP="00C20898">
      <w:r w:rsidRPr="00B6094B">
        <w:t xml:space="preserve">Above figures show </w:t>
      </w:r>
      <w:r w:rsidR="009B737A" w:rsidRPr="00B6094B">
        <w:t>that AUC</w:t>
      </w:r>
      <w:r w:rsidRPr="00B6094B">
        <w:t xml:space="preserve"> </w:t>
      </w:r>
      <w:r w:rsidR="009B737A" w:rsidRPr="00B6094B">
        <w:t>(</w:t>
      </w:r>
      <w:r w:rsidRPr="00B6094B">
        <w:t>Area Under the Curve</w:t>
      </w:r>
      <w:r w:rsidR="009B737A" w:rsidRPr="00B6094B">
        <w:t>). M</w:t>
      </w:r>
      <w:r w:rsidRPr="00B6094B">
        <w:t xml:space="preserve">ost </w:t>
      </w:r>
      <w:r w:rsidR="009B737A" w:rsidRPr="00B6094B">
        <w:t>outstanding</w:t>
      </w:r>
      <w:r w:rsidRPr="00B6094B">
        <w:t xml:space="preserve"> results are shown by logistic regression as AUC of Logistic Regression Model is greater than other two, meaning that logistic regression has </w:t>
      </w:r>
      <w:r w:rsidR="004D0BF6" w:rsidRPr="00B6094B">
        <w:t>shown</w:t>
      </w:r>
      <w:r w:rsidRPr="00B6094B">
        <w:t xml:space="preserve"> best performance so far, we’ll move to confusion matrix and accuracy score</w:t>
      </w:r>
      <w:r w:rsidR="00B0602A" w:rsidRPr="00B6094B">
        <w:t xml:space="preserve"> before and</w:t>
      </w:r>
      <w:r w:rsidR="009B737A" w:rsidRPr="00B6094B">
        <w:t xml:space="preserve"> after threshold</w:t>
      </w:r>
      <w:r w:rsidRPr="00B6094B">
        <w:t xml:space="preserve"> to see if our results are according to the curve or not.</w:t>
      </w:r>
    </w:p>
    <w:p w14:paraId="5596C4BA" w14:textId="77777777" w:rsidR="00031811" w:rsidRPr="00B6094B" w:rsidRDefault="00031811" w:rsidP="00C20898"/>
    <w:p w14:paraId="2A04C923" w14:textId="25BDEF25" w:rsidR="00B866EE" w:rsidRDefault="00031811" w:rsidP="00C20898">
      <w:pPr>
        <w:rPr>
          <w:b/>
          <w:bCs/>
        </w:rPr>
      </w:pPr>
      <w:r w:rsidRPr="00B6094B">
        <w:rPr>
          <w:noProof/>
        </w:rPr>
        <w:drawing>
          <wp:anchor distT="0" distB="0" distL="114300" distR="114300" simplePos="0" relativeHeight="251659264" behindDoc="1" locked="0" layoutInCell="1" allowOverlap="1" wp14:anchorId="79D5C53E" wp14:editId="23DCA1C6">
            <wp:simplePos x="0" y="0"/>
            <wp:positionH relativeFrom="column">
              <wp:posOffset>3152140</wp:posOffset>
            </wp:positionH>
            <wp:positionV relativeFrom="paragraph">
              <wp:posOffset>231775</wp:posOffset>
            </wp:positionV>
            <wp:extent cx="3402965" cy="3222625"/>
            <wp:effectExtent l="0" t="0" r="6985" b="0"/>
            <wp:wrapTight wrapText="bothSides">
              <wp:wrapPolygon edited="0">
                <wp:start x="0" y="0"/>
                <wp:lineTo x="0" y="21451"/>
                <wp:lineTo x="21523" y="21451"/>
                <wp:lineTo x="21523"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tree 2.JPG"/>
                    <pic:cNvPicPr/>
                  </pic:nvPicPr>
                  <pic:blipFill>
                    <a:blip r:embed="rId18">
                      <a:extLst>
                        <a:ext uri="{28A0092B-C50C-407E-A947-70E740481C1C}">
                          <a14:useLocalDpi xmlns:a14="http://schemas.microsoft.com/office/drawing/2010/main" val="0"/>
                        </a:ext>
                      </a:extLst>
                    </a:blip>
                    <a:stretch>
                      <a:fillRect/>
                    </a:stretch>
                  </pic:blipFill>
                  <pic:spPr>
                    <a:xfrm>
                      <a:off x="0" y="0"/>
                      <a:ext cx="3402965" cy="3222625"/>
                    </a:xfrm>
                    <a:prstGeom prst="rect">
                      <a:avLst/>
                    </a:prstGeom>
                  </pic:spPr>
                </pic:pic>
              </a:graphicData>
            </a:graphic>
            <wp14:sizeRelH relativeFrom="margin">
              <wp14:pctWidth>0</wp14:pctWidth>
            </wp14:sizeRelH>
            <wp14:sizeRelV relativeFrom="margin">
              <wp14:pctHeight>0</wp14:pctHeight>
            </wp14:sizeRelV>
          </wp:anchor>
        </w:drawing>
      </w:r>
      <w:r w:rsidRPr="00B6094B">
        <w:rPr>
          <w:noProof/>
        </w:rPr>
        <w:drawing>
          <wp:anchor distT="0" distB="0" distL="114300" distR="114300" simplePos="0" relativeHeight="251658240" behindDoc="1" locked="0" layoutInCell="1" allowOverlap="1" wp14:anchorId="3979F740" wp14:editId="464E6424">
            <wp:simplePos x="0" y="0"/>
            <wp:positionH relativeFrom="margin">
              <wp:posOffset>-466792</wp:posOffset>
            </wp:positionH>
            <wp:positionV relativeFrom="paragraph">
              <wp:posOffset>283370</wp:posOffset>
            </wp:positionV>
            <wp:extent cx="3553287" cy="3203575"/>
            <wp:effectExtent l="0" t="0" r="9525" b="0"/>
            <wp:wrapTight wrapText="bothSides">
              <wp:wrapPolygon edited="0">
                <wp:start x="0" y="0"/>
                <wp:lineTo x="0" y="21450"/>
                <wp:lineTo x="21542" y="21450"/>
                <wp:lineTo x="2154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tree 1.JPG"/>
                    <pic:cNvPicPr/>
                  </pic:nvPicPr>
                  <pic:blipFill>
                    <a:blip r:embed="rId19">
                      <a:extLst>
                        <a:ext uri="{28A0092B-C50C-407E-A947-70E740481C1C}">
                          <a14:useLocalDpi xmlns:a14="http://schemas.microsoft.com/office/drawing/2010/main" val="0"/>
                        </a:ext>
                      </a:extLst>
                    </a:blip>
                    <a:stretch>
                      <a:fillRect/>
                    </a:stretch>
                  </pic:blipFill>
                  <pic:spPr>
                    <a:xfrm>
                      <a:off x="0" y="0"/>
                      <a:ext cx="3553287" cy="3203575"/>
                    </a:xfrm>
                    <a:prstGeom prst="rect">
                      <a:avLst/>
                    </a:prstGeom>
                  </pic:spPr>
                </pic:pic>
              </a:graphicData>
            </a:graphic>
            <wp14:sizeRelH relativeFrom="margin">
              <wp14:pctWidth>0</wp14:pctWidth>
            </wp14:sizeRelH>
            <wp14:sizeRelV relativeFrom="margin">
              <wp14:pctHeight>0</wp14:pctHeight>
            </wp14:sizeRelV>
          </wp:anchor>
        </w:drawing>
      </w:r>
      <w:r w:rsidR="00B866EE" w:rsidRPr="00B6094B">
        <w:rPr>
          <w:b/>
          <w:bCs/>
        </w:rPr>
        <w:t>Results from Decision Tree:</w:t>
      </w:r>
    </w:p>
    <w:p w14:paraId="028C1F2F" w14:textId="7CB52814" w:rsidR="00E81364" w:rsidRPr="00B6094B" w:rsidRDefault="00E81364" w:rsidP="00E81364">
      <w:pPr>
        <w:pStyle w:val="Caption"/>
        <w:jc w:val="center"/>
        <w:rPr>
          <w:b/>
          <w:bCs/>
        </w:rPr>
      </w:pPr>
      <w:r>
        <w:t>Figure 10:</w:t>
      </w:r>
      <w:r>
        <w:rPr>
          <w:noProof/>
        </w:rPr>
        <w:t xml:space="preserve"> Results from Decsion Tree</w:t>
      </w:r>
    </w:p>
    <w:p w14:paraId="54A8CED3" w14:textId="48C78270" w:rsidR="00DA147C" w:rsidRPr="00B6094B" w:rsidRDefault="00DA147C" w:rsidP="00A8498D"/>
    <w:p w14:paraId="24F639DC" w14:textId="77777777" w:rsidR="00031811" w:rsidRPr="00B6094B" w:rsidRDefault="00031811" w:rsidP="006A61D7">
      <w:pPr>
        <w:jc w:val="center"/>
      </w:pPr>
    </w:p>
    <w:p w14:paraId="17A00259" w14:textId="0FBB1121" w:rsidR="00ED62F9" w:rsidRPr="00B6094B" w:rsidRDefault="00031811" w:rsidP="00ED62F9">
      <w:pPr>
        <w:rPr>
          <w:b/>
          <w:bCs/>
        </w:rPr>
      </w:pPr>
      <w:r w:rsidRPr="00B6094B">
        <w:rPr>
          <w:b/>
          <w:bCs/>
          <w:noProof/>
        </w:rPr>
        <w:drawing>
          <wp:anchor distT="0" distB="0" distL="114300" distR="114300" simplePos="0" relativeHeight="251661312" behindDoc="1" locked="0" layoutInCell="1" allowOverlap="1" wp14:anchorId="44D45695" wp14:editId="342528E3">
            <wp:simplePos x="0" y="0"/>
            <wp:positionH relativeFrom="page">
              <wp:posOffset>4098813</wp:posOffset>
            </wp:positionH>
            <wp:positionV relativeFrom="paragraph">
              <wp:posOffset>25578</wp:posOffset>
            </wp:positionV>
            <wp:extent cx="3457615" cy="3650615"/>
            <wp:effectExtent l="0" t="0" r="9525" b="6985"/>
            <wp:wrapTight wrapText="bothSides">
              <wp:wrapPolygon edited="0">
                <wp:start x="0" y="0"/>
                <wp:lineTo x="0" y="21529"/>
                <wp:lineTo x="21540" y="21529"/>
                <wp:lineTo x="2154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ayes 2.JPG"/>
                    <pic:cNvPicPr/>
                  </pic:nvPicPr>
                  <pic:blipFill>
                    <a:blip r:embed="rId20">
                      <a:extLst>
                        <a:ext uri="{28A0092B-C50C-407E-A947-70E740481C1C}">
                          <a14:useLocalDpi xmlns:a14="http://schemas.microsoft.com/office/drawing/2010/main" val="0"/>
                        </a:ext>
                      </a:extLst>
                    </a:blip>
                    <a:stretch>
                      <a:fillRect/>
                    </a:stretch>
                  </pic:blipFill>
                  <pic:spPr>
                    <a:xfrm>
                      <a:off x="0" y="0"/>
                      <a:ext cx="3457615" cy="3650615"/>
                    </a:xfrm>
                    <a:prstGeom prst="rect">
                      <a:avLst/>
                    </a:prstGeom>
                  </pic:spPr>
                </pic:pic>
              </a:graphicData>
            </a:graphic>
            <wp14:sizeRelH relativeFrom="margin">
              <wp14:pctWidth>0</wp14:pctWidth>
            </wp14:sizeRelH>
            <wp14:sizeRelV relativeFrom="margin">
              <wp14:pctHeight>0</wp14:pctHeight>
            </wp14:sizeRelV>
          </wp:anchor>
        </w:drawing>
      </w:r>
      <w:r w:rsidRPr="00B6094B">
        <w:rPr>
          <w:b/>
          <w:bCs/>
          <w:noProof/>
        </w:rPr>
        <w:drawing>
          <wp:anchor distT="0" distB="0" distL="114300" distR="114300" simplePos="0" relativeHeight="251660288" behindDoc="1" locked="0" layoutInCell="1" allowOverlap="1" wp14:anchorId="22F41762" wp14:editId="00ABEDBB">
            <wp:simplePos x="0" y="0"/>
            <wp:positionH relativeFrom="column">
              <wp:posOffset>-690880</wp:posOffset>
            </wp:positionH>
            <wp:positionV relativeFrom="paragraph">
              <wp:posOffset>351155</wp:posOffset>
            </wp:positionV>
            <wp:extent cx="3714750" cy="2992120"/>
            <wp:effectExtent l="0" t="0" r="0" b="0"/>
            <wp:wrapTight wrapText="bothSides">
              <wp:wrapPolygon edited="0">
                <wp:start x="0" y="0"/>
                <wp:lineTo x="0" y="21453"/>
                <wp:lineTo x="21489" y="21453"/>
                <wp:lineTo x="21489"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nbayes 1.JPG"/>
                    <pic:cNvPicPr/>
                  </pic:nvPicPr>
                  <pic:blipFill>
                    <a:blip r:embed="rId21">
                      <a:extLst>
                        <a:ext uri="{28A0092B-C50C-407E-A947-70E740481C1C}">
                          <a14:useLocalDpi xmlns:a14="http://schemas.microsoft.com/office/drawing/2010/main" val="0"/>
                        </a:ext>
                      </a:extLst>
                    </a:blip>
                    <a:stretch>
                      <a:fillRect/>
                    </a:stretch>
                  </pic:blipFill>
                  <pic:spPr>
                    <a:xfrm>
                      <a:off x="0" y="0"/>
                      <a:ext cx="3714750" cy="2992120"/>
                    </a:xfrm>
                    <a:prstGeom prst="rect">
                      <a:avLst/>
                    </a:prstGeom>
                  </pic:spPr>
                </pic:pic>
              </a:graphicData>
            </a:graphic>
            <wp14:sizeRelH relativeFrom="margin">
              <wp14:pctWidth>0</wp14:pctWidth>
            </wp14:sizeRelH>
            <wp14:sizeRelV relativeFrom="margin">
              <wp14:pctHeight>0</wp14:pctHeight>
            </wp14:sizeRelV>
          </wp:anchor>
        </w:drawing>
      </w:r>
      <w:r w:rsidR="00ED62F9" w:rsidRPr="00B6094B">
        <w:rPr>
          <w:b/>
          <w:bCs/>
        </w:rPr>
        <w:t>Results from Naïve Bayes:</w:t>
      </w:r>
    </w:p>
    <w:p w14:paraId="5E087ED9" w14:textId="5A798A88" w:rsidR="00ED62F9" w:rsidRDefault="00ED62F9" w:rsidP="001C6FE0">
      <w:pPr>
        <w:jc w:val="center"/>
        <w:rPr>
          <w:b/>
          <w:bCs/>
        </w:rPr>
      </w:pPr>
    </w:p>
    <w:p w14:paraId="03C46B7C" w14:textId="77777777" w:rsidR="00E81364" w:rsidRPr="00B6094B" w:rsidRDefault="00E81364" w:rsidP="001C6FE0">
      <w:pPr>
        <w:jc w:val="center"/>
        <w:rPr>
          <w:b/>
          <w:bCs/>
        </w:rPr>
      </w:pPr>
    </w:p>
    <w:p w14:paraId="215C32FD" w14:textId="342E13C0" w:rsidR="00E81364" w:rsidRPr="00B6094B" w:rsidRDefault="00E81364" w:rsidP="00E81364">
      <w:pPr>
        <w:pStyle w:val="Caption"/>
        <w:jc w:val="center"/>
        <w:rPr>
          <w:b/>
          <w:bCs/>
        </w:rPr>
      </w:pPr>
      <w:r>
        <w:t>Figure 11:</w:t>
      </w:r>
      <w:r>
        <w:rPr>
          <w:noProof/>
        </w:rPr>
        <w:t xml:space="preserve"> Results from Naïve Bayes</w:t>
      </w:r>
    </w:p>
    <w:p w14:paraId="4695AF48" w14:textId="49D43890" w:rsidR="00E50FE3" w:rsidRDefault="00E81364" w:rsidP="004C76E8">
      <w:pPr>
        <w:rPr>
          <w:b/>
          <w:bCs/>
        </w:rPr>
      </w:pPr>
      <w:r w:rsidRPr="00B6094B">
        <w:rPr>
          <w:b/>
          <w:bCs/>
          <w:noProof/>
        </w:rPr>
        <w:drawing>
          <wp:anchor distT="0" distB="0" distL="114300" distR="114300" simplePos="0" relativeHeight="251663360" behindDoc="1" locked="0" layoutInCell="1" allowOverlap="1" wp14:anchorId="0AFE5BC9" wp14:editId="47635C2E">
            <wp:simplePos x="0" y="0"/>
            <wp:positionH relativeFrom="page">
              <wp:posOffset>4105910</wp:posOffset>
            </wp:positionH>
            <wp:positionV relativeFrom="paragraph">
              <wp:posOffset>73660</wp:posOffset>
            </wp:positionV>
            <wp:extent cx="3472815" cy="3226435"/>
            <wp:effectExtent l="0" t="0" r="0" b="0"/>
            <wp:wrapTight wrapText="bothSides">
              <wp:wrapPolygon edited="0">
                <wp:start x="0" y="0"/>
                <wp:lineTo x="0" y="21426"/>
                <wp:lineTo x="21446" y="21426"/>
                <wp:lineTo x="21446"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regression 2.JPG"/>
                    <pic:cNvPicPr/>
                  </pic:nvPicPr>
                  <pic:blipFill>
                    <a:blip r:embed="rId22">
                      <a:extLst>
                        <a:ext uri="{28A0092B-C50C-407E-A947-70E740481C1C}">
                          <a14:useLocalDpi xmlns:a14="http://schemas.microsoft.com/office/drawing/2010/main" val="0"/>
                        </a:ext>
                      </a:extLst>
                    </a:blip>
                    <a:stretch>
                      <a:fillRect/>
                    </a:stretch>
                  </pic:blipFill>
                  <pic:spPr>
                    <a:xfrm>
                      <a:off x="0" y="0"/>
                      <a:ext cx="3472815" cy="3226435"/>
                    </a:xfrm>
                    <a:prstGeom prst="rect">
                      <a:avLst/>
                    </a:prstGeom>
                  </pic:spPr>
                </pic:pic>
              </a:graphicData>
            </a:graphic>
            <wp14:sizeRelH relativeFrom="margin">
              <wp14:pctWidth>0</wp14:pctWidth>
            </wp14:sizeRelH>
            <wp14:sizeRelV relativeFrom="margin">
              <wp14:pctHeight>0</wp14:pctHeight>
            </wp14:sizeRelV>
          </wp:anchor>
        </w:drawing>
      </w:r>
      <w:r w:rsidRPr="00B6094B">
        <w:rPr>
          <w:b/>
          <w:bCs/>
          <w:noProof/>
        </w:rPr>
        <w:drawing>
          <wp:anchor distT="0" distB="0" distL="114300" distR="114300" simplePos="0" relativeHeight="251662336" behindDoc="1" locked="0" layoutInCell="1" allowOverlap="1" wp14:anchorId="471562A2" wp14:editId="755CEEE3">
            <wp:simplePos x="0" y="0"/>
            <wp:positionH relativeFrom="column">
              <wp:posOffset>-697230</wp:posOffset>
            </wp:positionH>
            <wp:positionV relativeFrom="paragraph">
              <wp:posOffset>391795</wp:posOffset>
            </wp:positionV>
            <wp:extent cx="3785235" cy="2938780"/>
            <wp:effectExtent l="0" t="0" r="5715" b="0"/>
            <wp:wrapTight wrapText="bothSides">
              <wp:wrapPolygon edited="0">
                <wp:start x="0" y="0"/>
                <wp:lineTo x="0" y="21423"/>
                <wp:lineTo x="21524" y="21423"/>
                <wp:lineTo x="21524" y="0"/>
                <wp:lineTo x="0" y="0"/>
              </wp:wrapPolygon>
            </wp:wrapTight>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regression 1.JPG"/>
                    <pic:cNvPicPr/>
                  </pic:nvPicPr>
                  <pic:blipFill>
                    <a:blip r:embed="rId23">
                      <a:extLst>
                        <a:ext uri="{28A0092B-C50C-407E-A947-70E740481C1C}">
                          <a14:useLocalDpi xmlns:a14="http://schemas.microsoft.com/office/drawing/2010/main" val="0"/>
                        </a:ext>
                      </a:extLst>
                    </a:blip>
                    <a:stretch>
                      <a:fillRect/>
                    </a:stretch>
                  </pic:blipFill>
                  <pic:spPr>
                    <a:xfrm>
                      <a:off x="0" y="0"/>
                      <a:ext cx="3785235" cy="2938780"/>
                    </a:xfrm>
                    <a:prstGeom prst="rect">
                      <a:avLst/>
                    </a:prstGeom>
                  </pic:spPr>
                </pic:pic>
              </a:graphicData>
            </a:graphic>
            <wp14:sizeRelH relativeFrom="margin">
              <wp14:pctWidth>0</wp14:pctWidth>
            </wp14:sizeRelH>
            <wp14:sizeRelV relativeFrom="margin">
              <wp14:pctHeight>0</wp14:pctHeight>
            </wp14:sizeRelV>
          </wp:anchor>
        </w:drawing>
      </w:r>
      <w:r w:rsidR="00E50FE3" w:rsidRPr="00B6094B">
        <w:rPr>
          <w:b/>
          <w:bCs/>
        </w:rPr>
        <w:t>Results from Logistic Regression:</w:t>
      </w:r>
    </w:p>
    <w:p w14:paraId="6D8ABCB5" w14:textId="5C23B7DB" w:rsidR="00E81364" w:rsidRDefault="00E81364" w:rsidP="004C76E8">
      <w:pPr>
        <w:rPr>
          <w:b/>
          <w:bCs/>
        </w:rPr>
      </w:pPr>
    </w:p>
    <w:p w14:paraId="0A3CA0DD" w14:textId="4E07C54C" w:rsidR="004307AA" w:rsidRPr="00B6094B" w:rsidRDefault="00E81364" w:rsidP="00E81364">
      <w:pPr>
        <w:pStyle w:val="Caption"/>
        <w:jc w:val="center"/>
        <w:rPr>
          <w:b/>
          <w:bCs/>
        </w:rPr>
      </w:pPr>
      <w:r>
        <w:t xml:space="preserve">Figure </w:t>
      </w:r>
      <w:r w:rsidR="001001F4">
        <w:t>12</w:t>
      </w:r>
      <w:r>
        <w:t>:</w:t>
      </w:r>
      <w:r>
        <w:rPr>
          <w:noProof/>
        </w:rPr>
        <w:t xml:space="preserve"> Results from Logistic Regression</w:t>
      </w:r>
    </w:p>
    <w:p w14:paraId="7EE130E1" w14:textId="0E689153" w:rsidR="00E13745" w:rsidRDefault="00A8498D" w:rsidP="00031811">
      <w:r>
        <w:t>We can summarize our results by saying that a</w:t>
      </w:r>
      <w:r w:rsidR="000C72CD" w:rsidRPr="00B6094B">
        <w:t>c</w:t>
      </w:r>
      <w:r w:rsidR="00E81364">
        <w:t xml:space="preserve">curacy, </w:t>
      </w:r>
      <w:r w:rsidR="005B60F1" w:rsidRPr="00B6094B">
        <w:t>confusion matrix</w:t>
      </w:r>
      <w:r w:rsidR="00E81364">
        <w:t xml:space="preserve"> as well as the ROC curve</w:t>
      </w:r>
      <w:r w:rsidR="005B60F1" w:rsidRPr="00B6094B">
        <w:t xml:space="preserve"> for</w:t>
      </w:r>
      <w:r w:rsidR="000C72CD" w:rsidRPr="00B6094B">
        <w:t xml:space="preserve"> all three models </w:t>
      </w:r>
      <w:r w:rsidR="005B60F1" w:rsidRPr="00B6094B">
        <w:t>illustrate that</w:t>
      </w:r>
      <w:r w:rsidR="008C023A">
        <w:t xml:space="preserve"> Naive Bayes has an accuracy of 77%, Decision Tree has an accuracy of 82% and</w:t>
      </w:r>
      <w:r w:rsidR="005B60F1" w:rsidRPr="00B6094B">
        <w:t xml:space="preserve"> Logistic R</w:t>
      </w:r>
      <w:r w:rsidR="000C72CD" w:rsidRPr="00B6094B">
        <w:t>egression has outper</w:t>
      </w:r>
      <w:r w:rsidR="00031811" w:rsidRPr="00B6094B">
        <w:t>formed the other two algorit</w:t>
      </w:r>
      <w:r w:rsidR="00E81364">
        <w:t>hms before and after threshold with an accuracy of 83%.</w:t>
      </w:r>
    </w:p>
    <w:p w14:paraId="44A70228" w14:textId="24398FB2" w:rsidR="00111C1A" w:rsidRPr="005C2858" w:rsidRDefault="004601C2" w:rsidP="005C2858">
      <w:pPr>
        <w:jc w:val="center"/>
      </w:pPr>
      <w:r w:rsidRPr="00E30634">
        <w:rPr>
          <w:b/>
          <w:sz w:val="28"/>
        </w:rPr>
        <w:t>Comparison with Related Work:</w:t>
      </w:r>
    </w:p>
    <w:tbl>
      <w:tblPr>
        <w:tblW w:w="7538" w:type="dxa"/>
        <w:jc w:val="center"/>
        <w:tblLook w:val="04A0" w:firstRow="1" w:lastRow="0" w:firstColumn="1" w:lastColumn="0" w:noHBand="0" w:noVBand="1"/>
      </w:tblPr>
      <w:tblGrid>
        <w:gridCol w:w="608"/>
        <w:gridCol w:w="2268"/>
        <w:gridCol w:w="2624"/>
        <w:gridCol w:w="2038"/>
      </w:tblGrid>
      <w:tr w:rsidR="00F32BAB" w:rsidRPr="00B6094B" w14:paraId="52E4E633" w14:textId="77777777" w:rsidTr="00F32BAB">
        <w:trPr>
          <w:trHeight w:val="315"/>
          <w:jc w:val="center"/>
        </w:trPr>
        <w:tc>
          <w:tcPr>
            <w:tcW w:w="55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EBB56" w14:textId="77777777" w:rsidR="00F32BAB" w:rsidRPr="00B6094B" w:rsidRDefault="00F32BAB" w:rsidP="00634EBC">
            <w:pPr>
              <w:spacing w:after="0" w:line="240" w:lineRule="auto"/>
              <w:jc w:val="center"/>
              <w:rPr>
                <w:rFonts w:eastAsia="Times New Roman"/>
                <w:b/>
                <w:bCs/>
                <w:color w:val="000000"/>
              </w:rPr>
            </w:pPr>
            <w:r w:rsidRPr="00B6094B">
              <w:rPr>
                <w:rFonts w:eastAsia="Times New Roman"/>
                <w:b/>
                <w:bCs/>
                <w:color w:val="000000"/>
              </w:rPr>
              <w:t>SR#</w:t>
            </w:r>
          </w:p>
        </w:tc>
        <w:tc>
          <w:tcPr>
            <w:tcW w:w="6984" w:type="dxa"/>
            <w:gridSpan w:val="3"/>
            <w:tcBorders>
              <w:top w:val="single" w:sz="4" w:space="0" w:color="auto"/>
              <w:left w:val="nil"/>
              <w:bottom w:val="single" w:sz="4" w:space="0" w:color="auto"/>
              <w:right w:val="single" w:sz="4" w:space="0" w:color="auto"/>
            </w:tcBorders>
            <w:shd w:val="clear" w:color="auto" w:fill="auto"/>
            <w:vAlign w:val="bottom"/>
            <w:hideMark/>
          </w:tcPr>
          <w:p w14:paraId="44357C0D" w14:textId="3F64DA1C" w:rsidR="00F32BAB" w:rsidRPr="00B6094B" w:rsidRDefault="00F32BAB" w:rsidP="00634EBC">
            <w:pPr>
              <w:spacing w:after="0" w:line="240" w:lineRule="auto"/>
              <w:jc w:val="center"/>
              <w:rPr>
                <w:rFonts w:eastAsia="Times New Roman"/>
                <w:b/>
                <w:bCs/>
                <w:color w:val="000000"/>
                <w:sz w:val="24"/>
                <w:szCs w:val="24"/>
              </w:rPr>
            </w:pPr>
            <w:r w:rsidRPr="00B6094B">
              <w:rPr>
                <w:rFonts w:eastAsia="Times New Roman"/>
                <w:b/>
                <w:bCs/>
                <w:color w:val="000000"/>
                <w:sz w:val="24"/>
                <w:szCs w:val="24"/>
              </w:rPr>
              <w:t>Table. 1-Related Work</w:t>
            </w:r>
          </w:p>
        </w:tc>
      </w:tr>
      <w:tr w:rsidR="00F32BAB" w:rsidRPr="00B6094B" w14:paraId="64D5C34A" w14:textId="77777777" w:rsidTr="00F32BAB">
        <w:trPr>
          <w:trHeight w:val="315"/>
          <w:jc w:val="center"/>
        </w:trPr>
        <w:tc>
          <w:tcPr>
            <w:tcW w:w="554" w:type="dxa"/>
            <w:vMerge/>
            <w:tcBorders>
              <w:top w:val="single" w:sz="4" w:space="0" w:color="auto"/>
              <w:left w:val="single" w:sz="4" w:space="0" w:color="auto"/>
              <w:bottom w:val="single" w:sz="4" w:space="0" w:color="auto"/>
              <w:right w:val="single" w:sz="4" w:space="0" w:color="auto"/>
            </w:tcBorders>
            <w:vAlign w:val="center"/>
            <w:hideMark/>
          </w:tcPr>
          <w:p w14:paraId="32600673" w14:textId="77777777" w:rsidR="00F32BAB" w:rsidRPr="00B6094B" w:rsidRDefault="00F32BAB" w:rsidP="00634EBC">
            <w:pPr>
              <w:spacing w:after="0" w:line="240" w:lineRule="auto"/>
              <w:jc w:val="center"/>
              <w:rPr>
                <w:rFonts w:eastAsia="Times New Roman"/>
                <w:b/>
                <w:bCs/>
                <w:color w:val="000000"/>
              </w:rPr>
            </w:pPr>
          </w:p>
        </w:tc>
        <w:tc>
          <w:tcPr>
            <w:tcW w:w="2289" w:type="dxa"/>
            <w:tcBorders>
              <w:top w:val="nil"/>
              <w:left w:val="nil"/>
              <w:bottom w:val="single" w:sz="4" w:space="0" w:color="auto"/>
              <w:right w:val="single" w:sz="4" w:space="0" w:color="auto"/>
            </w:tcBorders>
            <w:shd w:val="clear" w:color="auto" w:fill="auto"/>
            <w:vAlign w:val="center"/>
            <w:hideMark/>
          </w:tcPr>
          <w:p w14:paraId="28E42E0A" w14:textId="567E8969" w:rsidR="00F32BAB" w:rsidRPr="00B6094B" w:rsidRDefault="00F32BAB" w:rsidP="00634EBC">
            <w:pPr>
              <w:spacing w:after="0" w:line="240" w:lineRule="auto"/>
              <w:jc w:val="center"/>
              <w:rPr>
                <w:rFonts w:eastAsia="Times New Roman"/>
                <w:b/>
                <w:bCs/>
                <w:color w:val="000000"/>
                <w:sz w:val="24"/>
                <w:szCs w:val="24"/>
              </w:rPr>
            </w:pPr>
            <w:r w:rsidRPr="00B6094B">
              <w:rPr>
                <w:rFonts w:eastAsia="Times New Roman"/>
                <w:b/>
                <w:bCs/>
                <w:color w:val="000000"/>
                <w:sz w:val="24"/>
                <w:szCs w:val="24"/>
              </w:rPr>
              <w:t>Study</w:t>
            </w:r>
          </w:p>
        </w:tc>
        <w:tc>
          <w:tcPr>
            <w:tcW w:w="2650" w:type="dxa"/>
            <w:tcBorders>
              <w:top w:val="nil"/>
              <w:left w:val="nil"/>
              <w:bottom w:val="single" w:sz="4" w:space="0" w:color="auto"/>
              <w:right w:val="single" w:sz="4" w:space="0" w:color="auto"/>
            </w:tcBorders>
            <w:shd w:val="clear" w:color="auto" w:fill="auto"/>
            <w:vAlign w:val="center"/>
            <w:hideMark/>
          </w:tcPr>
          <w:p w14:paraId="54C6FB51" w14:textId="77777777" w:rsidR="00F32BAB" w:rsidRPr="00B6094B" w:rsidRDefault="00F32BAB" w:rsidP="00634EBC">
            <w:pPr>
              <w:spacing w:after="0" w:line="240" w:lineRule="auto"/>
              <w:jc w:val="center"/>
              <w:rPr>
                <w:rFonts w:eastAsia="Times New Roman"/>
                <w:b/>
                <w:bCs/>
                <w:color w:val="000000"/>
                <w:sz w:val="24"/>
                <w:szCs w:val="24"/>
              </w:rPr>
            </w:pPr>
            <w:r w:rsidRPr="00B6094B">
              <w:rPr>
                <w:rFonts w:eastAsia="Times New Roman"/>
                <w:b/>
                <w:bCs/>
                <w:color w:val="000000"/>
                <w:sz w:val="24"/>
                <w:szCs w:val="24"/>
              </w:rPr>
              <w:t xml:space="preserve">Methodology </w:t>
            </w:r>
          </w:p>
        </w:tc>
        <w:tc>
          <w:tcPr>
            <w:tcW w:w="2045" w:type="dxa"/>
            <w:tcBorders>
              <w:top w:val="nil"/>
              <w:left w:val="nil"/>
              <w:bottom w:val="single" w:sz="4" w:space="0" w:color="auto"/>
              <w:right w:val="single" w:sz="4" w:space="0" w:color="auto"/>
            </w:tcBorders>
            <w:shd w:val="clear" w:color="auto" w:fill="auto"/>
            <w:vAlign w:val="center"/>
            <w:hideMark/>
          </w:tcPr>
          <w:p w14:paraId="70A4296A" w14:textId="77777777" w:rsidR="00F32BAB" w:rsidRPr="00B6094B" w:rsidRDefault="00F32BAB" w:rsidP="00634EBC">
            <w:pPr>
              <w:spacing w:after="0" w:line="240" w:lineRule="auto"/>
              <w:jc w:val="center"/>
              <w:rPr>
                <w:rFonts w:eastAsia="Times New Roman"/>
                <w:b/>
                <w:bCs/>
                <w:color w:val="000000"/>
                <w:sz w:val="24"/>
                <w:szCs w:val="24"/>
              </w:rPr>
            </w:pPr>
            <w:r w:rsidRPr="00B6094B">
              <w:rPr>
                <w:rFonts w:eastAsia="Times New Roman"/>
                <w:b/>
                <w:bCs/>
                <w:color w:val="000000"/>
                <w:sz w:val="24"/>
                <w:szCs w:val="24"/>
              </w:rPr>
              <w:t>Accuracy</w:t>
            </w:r>
          </w:p>
        </w:tc>
      </w:tr>
      <w:tr w:rsidR="00F32BAB" w:rsidRPr="00B6094B" w14:paraId="56A1C8AB" w14:textId="77777777" w:rsidTr="00F32BAB">
        <w:trPr>
          <w:trHeight w:val="900"/>
          <w:jc w:val="center"/>
        </w:trPr>
        <w:tc>
          <w:tcPr>
            <w:tcW w:w="554" w:type="dxa"/>
            <w:tcBorders>
              <w:top w:val="nil"/>
              <w:left w:val="single" w:sz="4" w:space="0" w:color="auto"/>
              <w:bottom w:val="single" w:sz="4" w:space="0" w:color="auto"/>
              <w:right w:val="single" w:sz="4" w:space="0" w:color="auto"/>
            </w:tcBorders>
            <w:shd w:val="clear" w:color="auto" w:fill="auto"/>
            <w:noWrap/>
            <w:vAlign w:val="center"/>
            <w:hideMark/>
          </w:tcPr>
          <w:p w14:paraId="77B1CA6B" w14:textId="77777777" w:rsidR="00F32BAB" w:rsidRPr="00B6094B" w:rsidRDefault="00F32BAB" w:rsidP="00634EBC">
            <w:pPr>
              <w:spacing w:after="0" w:line="240" w:lineRule="auto"/>
              <w:jc w:val="center"/>
              <w:rPr>
                <w:rFonts w:eastAsia="Times New Roman"/>
                <w:color w:val="000000"/>
              </w:rPr>
            </w:pPr>
            <w:r w:rsidRPr="00B6094B">
              <w:rPr>
                <w:rFonts w:eastAsia="Times New Roman"/>
                <w:color w:val="000000"/>
              </w:rPr>
              <w:t>1</w:t>
            </w:r>
          </w:p>
        </w:tc>
        <w:tc>
          <w:tcPr>
            <w:tcW w:w="2289" w:type="dxa"/>
            <w:tcBorders>
              <w:top w:val="nil"/>
              <w:left w:val="nil"/>
              <w:bottom w:val="single" w:sz="4" w:space="0" w:color="auto"/>
              <w:right w:val="single" w:sz="4" w:space="0" w:color="auto"/>
            </w:tcBorders>
            <w:shd w:val="clear" w:color="auto" w:fill="auto"/>
            <w:vAlign w:val="center"/>
            <w:hideMark/>
          </w:tcPr>
          <w:p w14:paraId="7AAF5138" w14:textId="3AAA89FA" w:rsidR="00F32BAB" w:rsidRPr="00B6094B" w:rsidRDefault="00F32BAB" w:rsidP="00634EBC">
            <w:pPr>
              <w:spacing w:after="0" w:line="240" w:lineRule="auto"/>
              <w:rPr>
                <w:rFonts w:eastAsia="Times New Roman"/>
                <w:color w:val="000000"/>
              </w:rPr>
            </w:pPr>
            <w:r w:rsidRPr="00B6094B">
              <w:rPr>
                <w:rFonts w:eastAsia="Times New Roman"/>
                <w:color w:val="000000"/>
              </w:rPr>
              <w:t>Our</w:t>
            </w:r>
            <w:r w:rsidR="00EE0483">
              <w:rPr>
                <w:rFonts w:eastAsia="Times New Roman"/>
                <w:color w:val="000000"/>
              </w:rPr>
              <w:t xml:space="preserve"> proposed</w:t>
            </w:r>
            <w:r w:rsidRPr="00B6094B">
              <w:rPr>
                <w:rFonts w:eastAsia="Times New Roman"/>
                <w:color w:val="000000"/>
              </w:rPr>
              <w:t xml:space="preserve"> </w:t>
            </w:r>
            <w:r w:rsidR="00ED1CAF" w:rsidRPr="00B6094B">
              <w:rPr>
                <w:rFonts w:eastAsia="Times New Roman"/>
                <w:color w:val="000000"/>
              </w:rPr>
              <w:t>Methodology</w:t>
            </w:r>
          </w:p>
        </w:tc>
        <w:tc>
          <w:tcPr>
            <w:tcW w:w="2650" w:type="dxa"/>
            <w:tcBorders>
              <w:top w:val="nil"/>
              <w:left w:val="nil"/>
              <w:bottom w:val="single" w:sz="4" w:space="0" w:color="auto"/>
              <w:right w:val="single" w:sz="4" w:space="0" w:color="auto"/>
            </w:tcBorders>
            <w:shd w:val="clear" w:color="auto" w:fill="auto"/>
            <w:vAlign w:val="center"/>
            <w:hideMark/>
          </w:tcPr>
          <w:p w14:paraId="32CBD658" w14:textId="77777777" w:rsidR="00F32BAB" w:rsidRPr="00B6094B" w:rsidRDefault="00F32BAB" w:rsidP="00634EBC">
            <w:pPr>
              <w:spacing w:after="0" w:line="240" w:lineRule="auto"/>
              <w:rPr>
                <w:rFonts w:eastAsia="Times New Roman"/>
                <w:color w:val="000000"/>
              </w:rPr>
            </w:pPr>
            <w:r w:rsidRPr="00B6094B">
              <w:rPr>
                <w:rFonts w:eastAsia="Times New Roman"/>
                <w:color w:val="000000"/>
              </w:rPr>
              <w:t>Naïve Bayes, Logistic Regression and Decision Tree</w:t>
            </w:r>
          </w:p>
        </w:tc>
        <w:tc>
          <w:tcPr>
            <w:tcW w:w="2045" w:type="dxa"/>
            <w:tcBorders>
              <w:top w:val="nil"/>
              <w:left w:val="nil"/>
              <w:bottom w:val="single" w:sz="4" w:space="0" w:color="auto"/>
              <w:right w:val="single" w:sz="4" w:space="0" w:color="auto"/>
            </w:tcBorders>
            <w:shd w:val="clear" w:color="auto" w:fill="auto"/>
            <w:vAlign w:val="center"/>
            <w:hideMark/>
          </w:tcPr>
          <w:p w14:paraId="50EAB154" w14:textId="77777777" w:rsidR="00F32BAB" w:rsidRPr="00B6094B" w:rsidRDefault="00F32BAB" w:rsidP="00634EBC">
            <w:pPr>
              <w:spacing w:after="0" w:line="240" w:lineRule="auto"/>
              <w:rPr>
                <w:rFonts w:eastAsia="Times New Roman"/>
                <w:color w:val="000000"/>
              </w:rPr>
            </w:pPr>
            <w:r w:rsidRPr="00B6094B">
              <w:rPr>
                <w:rFonts w:eastAsia="Times New Roman"/>
                <w:color w:val="000000"/>
              </w:rPr>
              <w:t>NB=0.77, LR=0.83, DT=0.82</w:t>
            </w:r>
          </w:p>
        </w:tc>
      </w:tr>
      <w:tr w:rsidR="00F32BAB" w:rsidRPr="00B6094B" w14:paraId="5B528D1F" w14:textId="77777777" w:rsidTr="00F32BAB">
        <w:trPr>
          <w:trHeight w:val="600"/>
          <w:jc w:val="center"/>
        </w:trPr>
        <w:tc>
          <w:tcPr>
            <w:tcW w:w="554" w:type="dxa"/>
            <w:tcBorders>
              <w:top w:val="nil"/>
              <w:left w:val="single" w:sz="4" w:space="0" w:color="auto"/>
              <w:bottom w:val="single" w:sz="4" w:space="0" w:color="auto"/>
              <w:right w:val="single" w:sz="4" w:space="0" w:color="auto"/>
            </w:tcBorders>
            <w:shd w:val="clear" w:color="auto" w:fill="auto"/>
            <w:noWrap/>
            <w:vAlign w:val="center"/>
            <w:hideMark/>
          </w:tcPr>
          <w:p w14:paraId="179C2A34" w14:textId="77777777" w:rsidR="00F32BAB" w:rsidRPr="00B6094B" w:rsidRDefault="00F32BAB" w:rsidP="00634EBC">
            <w:pPr>
              <w:spacing w:after="0" w:line="240" w:lineRule="auto"/>
              <w:jc w:val="center"/>
              <w:rPr>
                <w:rFonts w:eastAsia="Times New Roman"/>
                <w:color w:val="000000"/>
              </w:rPr>
            </w:pPr>
            <w:r w:rsidRPr="00B6094B">
              <w:rPr>
                <w:rFonts w:eastAsia="Times New Roman"/>
                <w:color w:val="000000"/>
              </w:rPr>
              <w:t>2</w:t>
            </w:r>
          </w:p>
        </w:tc>
        <w:tc>
          <w:tcPr>
            <w:tcW w:w="2289" w:type="dxa"/>
            <w:tcBorders>
              <w:top w:val="nil"/>
              <w:left w:val="nil"/>
              <w:bottom w:val="single" w:sz="4" w:space="0" w:color="auto"/>
              <w:right w:val="single" w:sz="4" w:space="0" w:color="auto"/>
            </w:tcBorders>
            <w:shd w:val="clear" w:color="auto" w:fill="auto"/>
            <w:vAlign w:val="center"/>
            <w:hideMark/>
          </w:tcPr>
          <w:p w14:paraId="5D0BDDD0" w14:textId="22577576" w:rsidR="00F32BAB" w:rsidRPr="00B6094B" w:rsidRDefault="00F32BAB" w:rsidP="00634EBC">
            <w:pPr>
              <w:spacing w:after="0" w:line="240" w:lineRule="auto"/>
              <w:rPr>
                <w:rFonts w:eastAsia="Times New Roman"/>
                <w:color w:val="000000"/>
              </w:rPr>
            </w:pPr>
            <w:r w:rsidRPr="00B6094B">
              <w:fldChar w:fldCharType="begin" w:fldLock="1"/>
            </w:r>
            <w:r w:rsidRPr="00B6094B">
              <w:instrText>ADDIN CSL_CITATION {"citationItems":[{"id":"ITEM-1","itemData":{"DOI":"https://doi.org/10.1109/iMac4s.2013.6526500","ISBN":"978-1-4673-5090-7","abstract":"This paper presents our experimental work on a new kind of domain specific feature-based heuristic for aspect-level sentiment analysis of movie reviews. We have devised an aspect oriented scheme that analyses the textual reviews of a movie and assign it a sentiment label on each aspect. The scores on each aspect from multiple reviews are then aggregated and a net sentiment profile of the movie is generated on all parameters. We have used a SentiWordNet based scheme with two different linguistic feature selections comprising of adjectives, adverbs and verbs and n-gram feature extraction. We have also used our SentiWordNet scheme to compute the document-level sentiment for each movie reviewed and compared the results with results obtained using Alchemy API. The sentiment profile of a movie is also compared with the document-level sentiment result. The results obtained show that our scheme produces a more accurate and focused sentiment profile than the simple document-level sentiment analysis.","author":[{"dropping-particle":"","family":"V.K. Singh, R. Piryani, A. Uddin","given":"P. Waila","non-dropping-particle":"","parse-names":false,"suffix":""}],"container-title":"2013 International Mutli-Conference on Automation, Computing, Communication, Control and Compressed Sensing (iMac4s)","id":"ITEM-1","issued":{"date-parts":[["2013"]]},"publisher":"IEEE","title":"Sentiment Analysis of Movie Reviews A new Feature-based Heuristic for Aspect-level Sentiment Classification","type":"article-journal"},"uris":["http://www.mendeley.com/documents/?uuid=557b1fa3-4662-43c1-b0bc-dcf2529bd533"]}],"mendeley":{"formattedCitation":"(V.K. Singh, R. Piryani, A. Uddin, 2013)","plainTextFormattedCitation":"(V.K. Singh, R. Piryani, A. Uddin, 2013)","previouslyFormattedCitation":"(V.K. Singh, R. Piryani, A. Uddin, 2013)"},"properties":{"noteIndex":0},"schema":"https://github.com/citation-style-language/schema/raw/master/csl-citation.json"}</w:instrText>
            </w:r>
            <w:r w:rsidRPr="00B6094B">
              <w:fldChar w:fldCharType="separate"/>
            </w:r>
            <w:r w:rsidRPr="00B6094B">
              <w:rPr>
                <w:noProof/>
              </w:rPr>
              <w:t>(V.K. Singh, R. Piryani, A. Uddin, 2013)</w:t>
            </w:r>
            <w:r w:rsidRPr="00B6094B">
              <w:fldChar w:fldCharType="end"/>
            </w:r>
          </w:p>
        </w:tc>
        <w:tc>
          <w:tcPr>
            <w:tcW w:w="2650" w:type="dxa"/>
            <w:tcBorders>
              <w:top w:val="nil"/>
              <w:left w:val="nil"/>
              <w:bottom w:val="single" w:sz="4" w:space="0" w:color="auto"/>
              <w:right w:val="single" w:sz="4" w:space="0" w:color="auto"/>
            </w:tcBorders>
            <w:shd w:val="clear" w:color="auto" w:fill="auto"/>
            <w:vAlign w:val="center"/>
            <w:hideMark/>
          </w:tcPr>
          <w:p w14:paraId="2B4954FF" w14:textId="4E5A8B5D" w:rsidR="00F32BAB" w:rsidRPr="00B6094B" w:rsidRDefault="00F32BAB" w:rsidP="00634EBC">
            <w:pPr>
              <w:spacing w:after="0" w:line="240" w:lineRule="auto"/>
              <w:rPr>
                <w:rFonts w:eastAsia="Times New Roman"/>
                <w:color w:val="000000"/>
              </w:rPr>
            </w:pPr>
            <w:r w:rsidRPr="00B6094B">
              <w:t>(AAC) and Adverb Adjective and Adverb Verb combination (AAAVC)</w:t>
            </w:r>
          </w:p>
        </w:tc>
        <w:tc>
          <w:tcPr>
            <w:tcW w:w="2045" w:type="dxa"/>
            <w:tcBorders>
              <w:top w:val="nil"/>
              <w:left w:val="nil"/>
              <w:bottom w:val="single" w:sz="4" w:space="0" w:color="auto"/>
              <w:right w:val="single" w:sz="4" w:space="0" w:color="auto"/>
            </w:tcBorders>
            <w:shd w:val="clear" w:color="auto" w:fill="auto"/>
            <w:vAlign w:val="center"/>
            <w:hideMark/>
          </w:tcPr>
          <w:p w14:paraId="374E8BB6" w14:textId="23F715E6" w:rsidR="00F32BAB" w:rsidRPr="00B6094B" w:rsidRDefault="00F32BAB" w:rsidP="00634EBC">
            <w:pPr>
              <w:spacing w:after="0" w:line="240" w:lineRule="auto"/>
              <w:rPr>
                <w:rFonts w:eastAsia="Times New Roman"/>
                <w:color w:val="000000"/>
              </w:rPr>
            </w:pPr>
            <w:r w:rsidRPr="00B6094B">
              <w:rPr>
                <w:rFonts w:eastAsia="Times New Roman"/>
                <w:color w:val="000000"/>
              </w:rPr>
              <w:t>78.7</w:t>
            </w:r>
          </w:p>
        </w:tc>
      </w:tr>
      <w:tr w:rsidR="00ED1CAF" w:rsidRPr="00B6094B" w14:paraId="5E1FD38B" w14:textId="77777777" w:rsidTr="00F32BAB">
        <w:trPr>
          <w:trHeight w:val="600"/>
          <w:jc w:val="center"/>
        </w:trPr>
        <w:tc>
          <w:tcPr>
            <w:tcW w:w="554" w:type="dxa"/>
            <w:tcBorders>
              <w:top w:val="nil"/>
              <w:left w:val="single" w:sz="4" w:space="0" w:color="auto"/>
              <w:bottom w:val="single" w:sz="4" w:space="0" w:color="auto"/>
              <w:right w:val="single" w:sz="4" w:space="0" w:color="auto"/>
            </w:tcBorders>
            <w:shd w:val="clear" w:color="auto" w:fill="auto"/>
            <w:noWrap/>
            <w:vAlign w:val="center"/>
          </w:tcPr>
          <w:p w14:paraId="5CD7F8F8" w14:textId="299A9689" w:rsidR="00ED1CAF" w:rsidRPr="00B6094B" w:rsidRDefault="00ED1CAF" w:rsidP="00ED1CAF">
            <w:pPr>
              <w:spacing w:after="0" w:line="240" w:lineRule="auto"/>
              <w:jc w:val="center"/>
              <w:rPr>
                <w:rFonts w:eastAsia="Times New Roman"/>
                <w:color w:val="000000"/>
              </w:rPr>
            </w:pPr>
            <w:r w:rsidRPr="00B6094B">
              <w:rPr>
                <w:rFonts w:eastAsia="Times New Roman"/>
                <w:color w:val="000000"/>
              </w:rPr>
              <w:t>3</w:t>
            </w:r>
          </w:p>
        </w:tc>
        <w:tc>
          <w:tcPr>
            <w:tcW w:w="2289" w:type="dxa"/>
            <w:tcBorders>
              <w:top w:val="nil"/>
              <w:left w:val="nil"/>
              <w:bottom w:val="single" w:sz="4" w:space="0" w:color="auto"/>
              <w:right w:val="single" w:sz="4" w:space="0" w:color="auto"/>
            </w:tcBorders>
            <w:shd w:val="clear" w:color="auto" w:fill="auto"/>
            <w:vAlign w:val="center"/>
          </w:tcPr>
          <w:p w14:paraId="6477236C" w14:textId="68CD5DF6" w:rsidR="00ED1CAF" w:rsidRPr="00B6094B" w:rsidRDefault="00ED1CAF" w:rsidP="00ED1CAF">
            <w:pPr>
              <w:spacing w:after="0" w:line="240" w:lineRule="auto"/>
            </w:pPr>
            <w:r w:rsidRPr="00B6094B">
              <w:fldChar w:fldCharType="begin" w:fldLock="1"/>
            </w:r>
            <w:r w:rsidRPr="00B6094B">
              <w:instrText>ADDIN CSL_CITATION {"citationItems":[{"id":"ITEM-1","itemData":{"DOI":"10.5121/ijsc.2014.5102","ISSN":"22297103","abstract":"Decision making both on individual and organizational level is always accompanied by the search of other's opinion on the same. With tremendous establishment of opinion rich resources like, reviews, forum discussions, blogs, micro-blogs, Twitter etc provide a rich anthology of sentiments. This user generated content can serve as a benefaction to market if the semantic orientations are deliberated. Opinion mining and sentiment analysis are the formalization for studying and construing opinions and sentiments. The digital ecosystem has itself paved way for use of huge volume of opinionated data recorded. This paper is an attempt to review and evaluate the various techniques used for opinion and sentiment analysis.","author":[{"dropping-particle":"","family":"Singh","given":"Pravesh Kumar","non-dropping-particle":"","parse-names":false,"suffix":""},{"dropping-particle":"","family":"Shahid Husain","given":"Mohd","non-dropping-particle":"","parse-names":false,"suffix":""}],"container-title":"International Journal on Soft Computing","id":"ITEM-1","issue":"1","issued":{"date-parts":[["2014"]]},"page":"11-21","title":"Methodological Study Of Opinion Mining And Sentiment Analysis Techniques","type":"article-journal","volume":"5"},"uris":["http://www.mendeley.com/documents/?uuid=c60fd85b-a169-4f2f-9aaf-4884646a1de8"]}],"mendeley":{"formattedCitation":"(Singh &amp; Shahid Husain, 2014)","plainTextFormattedCitation":"(Singh &amp; Shahid Husain, 2014)","previouslyFormattedCitation":"(Singh &amp; Shahid Husain, 2014)"},"properties":{"noteIndex":0},"schema":"https://github.com/citation-style-language/schema/raw/master/csl-citation.json"}</w:instrText>
            </w:r>
            <w:r w:rsidRPr="00B6094B">
              <w:fldChar w:fldCharType="separate"/>
            </w:r>
            <w:r w:rsidRPr="00B6094B">
              <w:rPr>
                <w:noProof/>
              </w:rPr>
              <w:t>(Singh &amp; Shahid Husain, 2014)</w:t>
            </w:r>
            <w:r w:rsidRPr="00B6094B">
              <w:fldChar w:fldCharType="end"/>
            </w:r>
          </w:p>
        </w:tc>
        <w:tc>
          <w:tcPr>
            <w:tcW w:w="2650" w:type="dxa"/>
            <w:tcBorders>
              <w:top w:val="nil"/>
              <w:left w:val="nil"/>
              <w:bottom w:val="single" w:sz="4" w:space="0" w:color="auto"/>
              <w:right w:val="single" w:sz="4" w:space="0" w:color="auto"/>
            </w:tcBorders>
            <w:shd w:val="clear" w:color="auto" w:fill="auto"/>
            <w:vAlign w:val="center"/>
          </w:tcPr>
          <w:p w14:paraId="4996E490" w14:textId="6253D084" w:rsidR="00ED1CAF" w:rsidRPr="00B6094B" w:rsidRDefault="00ED1CAF" w:rsidP="00ED1CAF">
            <w:pPr>
              <w:spacing w:after="0" w:line="240" w:lineRule="auto"/>
            </w:pPr>
            <w:r w:rsidRPr="00B6094B">
              <w:t>SVM</w:t>
            </w:r>
          </w:p>
        </w:tc>
        <w:tc>
          <w:tcPr>
            <w:tcW w:w="2045" w:type="dxa"/>
            <w:tcBorders>
              <w:top w:val="nil"/>
              <w:left w:val="nil"/>
              <w:bottom w:val="single" w:sz="4" w:space="0" w:color="auto"/>
              <w:right w:val="single" w:sz="4" w:space="0" w:color="auto"/>
            </w:tcBorders>
            <w:shd w:val="clear" w:color="auto" w:fill="auto"/>
            <w:vAlign w:val="center"/>
          </w:tcPr>
          <w:p w14:paraId="3BCF5472" w14:textId="598A4FD4" w:rsidR="00ED1CAF" w:rsidRPr="00B6094B" w:rsidRDefault="00986F31" w:rsidP="00ED1CAF">
            <w:pPr>
              <w:spacing w:after="0" w:line="240" w:lineRule="auto"/>
            </w:pPr>
            <w:r>
              <w:t>A</w:t>
            </w:r>
            <w:r w:rsidR="00ED1CAF" w:rsidRPr="00B6094B">
              <w:t xml:space="preserve">ccuracy of 81.15% for movie review dataset </w:t>
            </w:r>
          </w:p>
          <w:p w14:paraId="3CCB4B98" w14:textId="452BC91E" w:rsidR="00ED1CAF" w:rsidRPr="00B6094B" w:rsidRDefault="00ED1CAF" w:rsidP="00ED1CAF">
            <w:pPr>
              <w:spacing w:after="0" w:line="240" w:lineRule="auto"/>
              <w:rPr>
                <w:rFonts w:eastAsia="Times New Roman"/>
                <w:color w:val="000000"/>
              </w:rPr>
            </w:pPr>
            <w:r w:rsidRPr="00B6094B">
              <w:t>79.40% on product data set</w:t>
            </w:r>
          </w:p>
        </w:tc>
      </w:tr>
      <w:tr w:rsidR="00ED1CAF" w:rsidRPr="00B6094B" w14:paraId="6ACEFF28" w14:textId="77777777" w:rsidTr="00F32BAB">
        <w:trPr>
          <w:trHeight w:val="600"/>
          <w:jc w:val="center"/>
        </w:trPr>
        <w:tc>
          <w:tcPr>
            <w:tcW w:w="554" w:type="dxa"/>
            <w:tcBorders>
              <w:top w:val="nil"/>
              <w:left w:val="single" w:sz="4" w:space="0" w:color="auto"/>
              <w:bottom w:val="single" w:sz="4" w:space="0" w:color="auto"/>
              <w:right w:val="single" w:sz="4" w:space="0" w:color="auto"/>
            </w:tcBorders>
            <w:shd w:val="clear" w:color="auto" w:fill="auto"/>
            <w:noWrap/>
            <w:vAlign w:val="center"/>
          </w:tcPr>
          <w:p w14:paraId="0E45B656" w14:textId="2E0BCEFB" w:rsidR="00ED1CAF" w:rsidRPr="00B6094B" w:rsidRDefault="00ED1CAF" w:rsidP="00ED1CAF">
            <w:pPr>
              <w:spacing w:after="0" w:line="240" w:lineRule="auto"/>
              <w:jc w:val="center"/>
              <w:rPr>
                <w:rFonts w:eastAsia="Times New Roman"/>
                <w:color w:val="000000"/>
              </w:rPr>
            </w:pPr>
            <w:r w:rsidRPr="00B6094B">
              <w:rPr>
                <w:rFonts w:eastAsia="Times New Roman"/>
                <w:color w:val="000000"/>
              </w:rPr>
              <w:t>4</w:t>
            </w:r>
          </w:p>
        </w:tc>
        <w:tc>
          <w:tcPr>
            <w:tcW w:w="2289" w:type="dxa"/>
            <w:tcBorders>
              <w:top w:val="nil"/>
              <w:left w:val="nil"/>
              <w:bottom w:val="single" w:sz="4" w:space="0" w:color="auto"/>
              <w:right w:val="single" w:sz="4" w:space="0" w:color="auto"/>
            </w:tcBorders>
            <w:shd w:val="clear" w:color="auto" w:fill="auto"/>
            <w:vAlign w:val="center"/>
          </w:tcPr>
          <w:p w14:paraId="2370B924" w14:textId="221F83B1" w:rsidR="00ED1CAF" w:rsidRPr="00B6094B" w:rsidRDefault="00ED1CAF" w:rsidP="00ED1CAF">
            <w:pPr>
              <w:spacing w:after="0" w:line="240" w:lineRule="auto"/>
            </w:pPr>
            <w:r w:rsidRPr="00B6094B">
              <w:fldChar w:fldCharType="begin" w:fldLock="1"/>
            </w:r>
            <w:r w:rsidRPr="00B6094B">
              <w:instrText>ADDIN CSL_CITATION {"citationItems":[{"id":"ITEM-1","itemData":{"DOI":"10.1109/COMPSC.2014.7032613","ISBN":"9781479960132","abstract":"Sentiment Analysis is the process of determining subjectivity, polarity and polarity strength of a piece of text. Survey shows that 81% of Internet users have done on-line research on a product at least once. Manual analysis of this reviews is difficult. To mine the overall sentiment or opinion polarity, sentiment analysis can be used to mine the overall sentiment or opinion polarity of the review. The objective of this paper is to extract features from the product reviews and classify reviews into positive, negative and neutral. Feature based sentiment classification approach is used to extract sentiments. It involves preprocessing to remove noise, extraction of features and corresponding descriptors and tagging their polarity. The proposed technique extends the feature based classification approach to incorporate the effect of various linguistic hedges. This approach uses fuzzy functions to emulate the effect of modifiers, concentrators and dilators. The system was evaluated with SFU corpus and the results suggest that sentiment analysis using fuzzy logic performs remarkably well.","author":[{"dropping-particle":"","family":"Indhuja","given":"K.","non-dropping-particle":"","parse-names":false,"suffix":""},{"dropping-particle":"","family":"Reghu Raj","given":"P. C.","non-dropping-particle":"","parse-names":false,"suffix":""}],"container-title":"2014 1st International Conference on Computational Systems and Communications, ICCSC 2014","id":"ITEM-1","issue":"December","issued":{"date-parts":[["2014"]]},"page":"18-22","publisher":"IEEE","title":"Fuzzy logic based sentiment analysis of product review documents","type":"article-journal"},"uris":["http://www.mendeley.com/documents/?uuid=eb5d657a-aac5-43fc-a524-8a2d89466c41"]}],"mendeley":{"formattedCitation":"(Indhuja &amp; Reghu Raj, 2014)","plainTextFormattedCitation":"(Indhuja &amp; Reghu Raj, 2014)","previouslyFormattedCitation":"(Indhuja &amp; Reghu Raj, 2014)"},"properties":{"noteIndex":0},"schema":"https://github.com/citation-style-language/schema/raw/master/csl-citation.json"}</w:instrText>
            </w:r>
            <w:r w:rsidRPr="00B6094B">
              <w:fldChar w:fldCharType="separate"/>
            </w:r>
            <w:r w:rsidRPr="00B6094B">
              <w:rPr>
                <w:noProof/>
              </w:rPr>
              <w:t>(Indhuja &amp; Reghu Raj, 2014)</w:t>
            </w:r>
            <w:r w:rsidRPr="00B6094B">
              <w:fldChar w:fldCharType="end"/>
            </w:r>
          </w:p>
        </w:tc>
        <w:tc>
          <w:tcPr>
            <w:tcW w:w="2650" w:type="dxa"/>
            <w:tcBorders>
              <w:top w:val="nil"/>
              <w:left w:val="nil"/>
              <w:bottom w:val="single" w:sz="4" w:space="0" w:color="auto"/>
              <w:right w:val="single" w:sz="4" w:space="0" w:color="auto"/>
            </w:tcBorders>
            <w:shd w:val="clear" w:color="auto" w:fill="auto"/>
            <w:vAlign w:val="center"/>
          </w:tcPr>
          <w:p w14:paraId="367B60E3" w14:textId="3B63B427" w:rsidR="00ED1CAF" w:rsidRPr="00B6094B" w:rsidRDefault="00ED1CAF" w:rsidP="00ED1CAF">
            <w:pPr>
              <w:spacing w:after="0" w:line="240" w:lineRule="auto"/>
            </w:pPr>
            <w:r w:rsidRPr="00B6094B">
              <w:t>Fuzzy Logic</w:t>
            </w:r>
          </w:p>
        </w:tc>
        <w:tc>
          <w:tcPr>
            <w:tcW w:w="2045" w:type="dxa"/>
            <w:tcBorders>
              <w:top w:val="nil"/>
              <w:left w:val="nil"/>
              <w:bottom w:val="single" w:sz="4" w:space="0" w:color="auto"/>
              <w:right w:val="single" w:sz="4" w:space="0" w:color="auto"/>
            </w:tcBorders>
            <w:shd w:val="clear" w:color="auto" w:fill="auto"/>
            <w:vAlign w:val="center"/>
          </w:tcPr>
          <w:p w14:paraId="3640B0E5" w14:textId="017430D1" w:rsidR="00ED1CAF" w:rsidRPr="00B6094B" w:rsidRDefault="00ED1CAF" w:rsidP="00ED1CAF">
            <w:pPr>
              <w:spacing w:after="0" w:line="240" w:lineRule="auto"/>
            </w:pPr>
            <w:r w:rsidRPr="00B6094B">
              <w:t>87.58%</w:t>
            </w:r>
          </w:p>
        </w:tc>
      </w:tr>
      <w:tr w:rsidR="00ED1CAF" w:rsidRPr="00B6094B" w14:paraId="6D1B68DA" w14:textId="77777777" w:rsidTr="00F32BAB">
        <w:trPr>
          <w:trHeight w:val="600"/>
          <w:jc w:val="center"/>
        </w:trPr>
        <w:tc>
          <w:tcPr>
            <w:tcW w:w="554" w:type="dxa"/>
            <w:tcBorders>
              <w:top w:val="nil"/>
              <w:left w:val="single" w:sz="4" w:space="0" w:color="auto"/>
              <w:bottom w:val="single" w:sz="4" w:space="0" w:color="auto"/>
              <w:right w:val="single" w:sz="4" w:space="0" w:color="auto"/>
            </w:tcBorders>
            <w:shd w:val="clear" w:color="auto" w:fill="auto"/>
            <w:noWrap/>
            <w:vAlign w:val="center"/>
          </w:tcPr>
          <w:p w14:paraId="4B6A5D12" w14:textId="0B1A8F7F" w:rsidR="00ED1CAF" w:rsidRPr="00B6094B" w:rsidRDefault="00ED1CAF" w:rsidP="00ED1CAF">
            <w:pPr>
              <w:spacing w:after="0" w:line="240" w:lineRule="auto"/>
              <w:jc w:val="center"/>
              <w:rPr>
                <w:rFonts w:eastAsia="Times New Roman"/>
                <w:color w:val="000000"/>
              </w:rPr>
            </w:pPr>
            <w:r w:rsidRPr="00B6094B">
              <w:rPr>
                <w:rFonts w:eastAsia="Times New Roman"/>
                <w:color w:val="000000"/>
              </w:rPr>
              <w:t>5</w:t>
            </w:r>
          </w:p>
        </w:tc>
        <w:tc>
          <w:tcPr>
            <w:tcW w:w="2289" w:type="dxa"/>
            <w:tcBorders>
              <w:top w:val="nil"/>
              <w:left w:val="nil"/>
              <w:bottom w:val="single" w:sz="4" w:space="0" w:color="auto"/>
              <w:right w:val="single" w:sz="4" w:space="0" w:color="auto"/>
            </w:tcBorders>
            <w:shd w:val="clear" w:color="auto" w:fill="auto"/>
            <w:vAlign w:val="center"/>
          </w:tcPr>
          <w:p w14:paraId="4A815F1E" w14:textId="0DFF02C9" w:rsidR="00ED1CAF" w:rsidRPr="00B6094B" w:rsidRDefault="00ED1CAF" w:rsidP="00ED1CAF">
            <w:r w:rsidRPr="00B6094B">
              <w:fldChar w:fldCharType="begin" w:fldLock="1"/>
            </w:r>
            <w:r w:rsidRPr="00B6094B">
              <w:instrText>ADDIN CSL_CITATION {"citationItems":[{"id":"ITEM-1","itemData":{"DOI":"10.1109/ICOSC.2015.7050774","ISBN":"9781479979356","abstract":"Opinion mining or sentiment analysis is the process of analysing the text about a topic written in a natural language and classify them as positive negative or neutral based on the humans sentiments, emotions, opinions expressed in it. Nowadays, the opinions expressed through reviews are increasing day by day on the web. It is practically impossible to analyse and extract opinions from such huge number of reviews manually. To solve this problem an automated opinion mining approach is needed. This task of automatic opinion mining can be done mainly at three different levels, which are document level, sentence level and aspect level. Most of the previous work is in the field of document or sentence level opinion mining. This paper focus on aspect level opinion mining and propose a new syntactic based approach for it, which uses syntactic dependency, aggregate score of opinion words, SentiWordNet and aspect table together for opinion mining. The experimental work was done on restaurant reviews. The dataset of restaurant reviews was collected from web and tagged manually. The proposed method achieved total accuracy of 78.04% on the annotated test set. The method was also compared with the method, which uses Part-Of-Speech tagger for feature extraction; the obtained results show that the proposed method gives 6% more accuracy than previous one on the annotated test set.","author":[{"dropping-particle":"","family":"Chinsha","given":"T. C.","non-dropping-particle":"","parse-names":false,"suffix":""},{"dropping-particle":"","family":"Joseph","given":"Shibily","non-dropping-particle":"","parse-names":false,"suffix":""}],"container-title":"Proceedings of the 2015 IEEE 9th International Conference on Semantic Computing, IEEE ICSC 2015","id":"ITEM-1","issued":{"date-parts":[["2015"]]},"page":"24-31","publisher":"IEEE","title":"A syntactic approach for aspect based opinion mining","type":"article-journal"},"uris":["http://www.mendeley.com/documents/?uuid=9cd5db93-f64f-4055-adde-e2ddfc44bdee"]}],"mendeley":{"formattedCitation":"(Chinsha &amp; Joseph, 2015)","plainTextFormattedCitation":"(Chinsha &amp; Joseph, 2015)","previouslyFormattedCitation":"(Chinsha &amp; Joseph, 2015)"},"properties":{"noteIndex":0},"schema":"https://github.com/citation-style-language/schema/raw/master/csl-citation.json"}</w:instrText>
            </w:r>
            <w:r w:rsidRPr="00B6094B">
              <w:fldChar w:fldCharType="separate"/>
            </w:r>
            <w:r w:rsidRPr="00B6094B">
              <w:rPr>
                <w:noProof/>
              </w:rPr>
              <w:t>(Chinsha &amp; Joseph, 2015)</w:t>
            </w:r>
            <w:r w:rsidRPr="00B6094B">
              <w:fldChar w:fldCharType="end"/>
            </w:r>
            <w:r w:rsidRPr="00B6094B">
              <w:t xml:space="preserve"> </w:t>
            </w:r>
          </w:p>
        </w:tc>
        <w:tc>
          <w:tcPr>
            <w:tcW w:w="2650" w:type="dxa"/>
            <w:tcBorders>
              <w:top w:val="nil"/>
              <w:left w:val="nil"/>
              <w:bottom w:val="single" w:sz="4" w:space="0" w:color="auto"/>
              <w:right w:val="single" w:sz="4" w:space="0" w:color="auto"/>
            </w:tcBorders>
            <w:shd w:val="clear" w:color="auto" w:fill="auto"/>
            <w:vAlign w:val="center"/>
          </w:tcPr>
          <w:p w14:paraId="602AEB19" w14:textId="3E8E5919" w:rsidR="00ED1CAF" w:rsidRPr="00B6094B" w:rsidRDefault="00ED1CAF" w:rsidP="00ED1CAF">
            <w:pPr>
              <w:spacing w:after="0" w:line="240" w:lineRule="auto"/>
            </w:pPr>
            <w:r w:rsidRPr="00B6094B">
              <w:t>Combination of adverb verb and adverb adjective</w:t>
            </w:r>
          </w:p>
        </w:tc>
        <w:tc>
          <w:tcPr>
            <w:tcW w:w="2045" w:type="dxa"/>
            <w:tcBorders>
              <w:top w:val="nil"/>
              <w:left w:val="nil"/>
              <w:bottom w:val="single" w:sz="4" w:space="0" w:color="auto"/>
              <w:right w:val="single" w:sz="4" w:space="0" w:color="auto"/>
            </w:tcBorders>
            <w:shd w:val="clear" w:color="auto" w:fill="auto"/>
            <w:vAlign w:val="center"/>
          </w:tcPr>
          <w:p w14:paraId="6989F8D1" w14:textId="5AAEE1EA" w:rsidR="00ED1CAF" w:rsidRPr="00B6094B" w:rsidRDefault="00ED1CAF" w:rsidP="00ED1CAF">
            <w:pPr>
              <w:spacing w:after="0" w:line="240" w:lineRule="auto"/>
            </w:pPr>
            <w:r w:rsidRPr="00B6094B">
              <w:t>78.04%</w:t>
            </w:r>
          </w:p>
        </w:tc>
      </w:tr>
      <w:tr w:rsidR="00572E3C" w:rsidRPr="00B6094B" w14:paraId="7FB4A2B6" w14:textId="77777777" w:rsidTr="00F32BAB">
        <w:trPr>
          <w:trHeight w:val="600"/>
          <w:jc w:val="center"/>
        </w:trPr>
        <w:tc>
          <w:tcPr>
            <w:tcW w:w="554" w:type="dxa"/>
            <w:tcBorders>
              <w:top w:val="nil"/>
              <w:left w:val="single" w:sz="4" w:space="0" w:color="auto"/>
              <w:bottom w:val="single" w:sz="4" w:space="0" w:color="auto"/>
              <w:right w:val="single" w:sz="4" w:space="0" w:color="auto"/>
            </w:tcBorders>
            <w:shd w:val="clear" w:color="auto" w:fill="auto"/>
            <w:noWrap/>
            <w:vAlign w:val="center"/>
          </w:tcPr>
          <w:p w14:paraId="79B3829C" w14:textId="2AA024DE" w:rsidR="00572E3C" w:rsidRPr="00B6094B" w:rsidRDefault="00572E3C" w:rsidP="00572E3C">
            <w:pPr>
              <w:spacing w:after="0" w:line="240" w:lineRule="auto"/>
              <w:jc w:val="center"/>
              <w:rPr>
                <w:rFonts w:eastAsia="Times New Roman"/>
                <w:color w:val="000000"/>
              </w:rPr>
            </w:pPr>
            <w:r w:rsidRPr="00B6094B">
              <w:rPr>
                <w:rFonts w:eastAsia="Times New Roman"/>
                <w:color w:val="000000"/>
              </w:rPr>
              <w:t>6</w:t>
            </w:r>
          </w:p>
        </w:tc>
        <w:tc>
          <w:tcPr>
            <w:tcW w:w="2289" w:type="dxa"/>
            <w:tcBorders>
              <w:top w:val="nil"/>
              <w:left w:val="nil"/>
              <w:bottom w:val="single" w:sz="4" w:space="0" w:color="auto"/>
              <w:right w:val="single" w:sz="4" w:space="0" w:color="auto"/>
            </w:tcBorders>
            <w:shd w:val="clear" w:color="auto" w:fill="auto"/>
            <w:vAlign w:val="center"/>
          </w:tcPr>
          <w:p w14:paraId="644F8B79" w14:textId="77777777" w:rsidR="00572E3C" w:rsidRPr="00B6094B" w:rsidRDefault="00572E3C" w:rsidP="00572E3C">
            <w:pPr>
              <w:spacing w:after="0" w:line="240" w:lineRule="auto"/>
            </w:pPr>
            <w:r w:rsidRPr="00B6094B">
              <w:fldChar w:fldCharType="begin" w:fldLock="1"/>
            </w:r>
            <w:r w:rsidRPr="00B6094B">
              <w:instrText>ADDIN CSL_CITATION {"citationItems":[{"id":"ITEM-1","itemData":{"DOI":"10.1109/MicroCom.2016.7522583","ISBN":"9781467366212","abstract":"Sentiment analysis is a sub-domain of opinion mining where the analysis is focused on the extraction of emotions and opinions of the people towards a particular topic from a structured, semi-structured or unstructured textual data. In this paper, we try to focus our task of sentiment analysis on IMDB movie review database. We examine the sentiment expression to classify the polarity of the movie review on a scale of 0(highly disliked) to 4(highly liked) and perform feature extraction and ranking and use these features to train our multilabel classifier to classify the movie review into its correct label. Due to lack of strong grammatical structures in movie reviews which follow the informal jargon, an approach based on structured N-grams has been followed. In addition, a comparative study on different classification approaches has been performed to determine the most suitable classifier to suit our problem domain. We conclude that our proposed approach to sentiment classification supplements the existing rating movie rating systems used across the web and will serve as base to future researches in this domain. \"Our approach using classification techniques has the best accuracy of 88.95%.\"","author":[{"dropping-particle":"","family":"Sahu","given":"Tirath Prasad","non-dropping-particle":"","parse-names":false,"suffix":""},{"dropping-particle":"","family":"Ahuja","given":"Sanjeev","non-dropping-particle":"","parse-names":false,"suffix":""}],"container-title":"International Conference on Microelectronics, Computing and Communication, MicroCom 2016","id":"ITEM-1","issued":{"date-parts":[["2016"]]},"publisher":"IEEE","title":"Sentiment analysis of movie reviews: A study on feature selection and classification algorithms","type":"article-journal"},"uris":["http://www.mendeley.com/documents/?uuid=8e314c87-d927-4f1c-9417-55ce9cbc79af"]}],"mendeley":{"formattedCitation":"(Sahu &amp; Ahuja, 2016)","plainTextFormattedCitation":"(Sahu &amp; Ahuja, 2016)","previouslyFormattedCitation":"(Sahu &amp; Ahuja, 2016)"},"properties":{"noteIndex":0},"schema":"https://github.com/citation-style-language/schema/raw/master/csl-citation.json"}</w:instrText>
            </w:r>
            <w:r w:rsidRPr="00B6094B">
              <w:fldChar w:fldCharType="separate"/>
            </w:r>
            <w:r w:rsidRPr="00B6094B">
              <w:rPr>
                <w:noProof/>
              </w:rPr>
              <w:t>(Sahu &amp; Ahuja, 2016)</w:t>
            </w:r>
            <w:r w:rsidRPr="00B6094B">
              <w:fldChar w:fldCharType="end"/>
            </w:r>
            <w:r w:rsidRPr="00B6094B">
              <w:t xml:space="preserve"> </w:t>
            </w:r>
          </w:p>
          <w:p w14:paraId="76A69540" w14:textId="77777777" w:rsidR="00572E3C" w:rsidRPr="00B6094B" w:rsidRDefault="00572E3C" w:rsidP="00572E3C"/>
        </w:tc>
        <w:tc>
          <w:tcPr>
            <w:tcW w:w="2650" w:type="dxa"/>
            <w:tcBorders>
              <w:top w:val="nil"/>
              <w:left w:val="nil"/>
              <w:bottom w:val="single" w:sz="4" w:space="0" w:color="auto"/>
              <w:right w:val="single" w:sz="4" w:space="0" w:color="auto"/>
            </w:tcBorders>
            <w:shd w:val="clear" w:color="auto" w:fill="auto"/>
            <w:vAlign w:val="center"/>
          </w:tcPr>
          <w:p w14:paraId="6FB8BEBE" w14:textId="5AA6879C" w:rsidR="00572E3C" w:rsidRPr="00B6094B" w:rsidRDefault="00572E3C" w:rsidP="00572E3C">
            <w:pPr>
              <w:spacing w:after="0" w:line="240" w:lineRule="auto"/>
            </w:pPr>
            <w:r w:rsidRPr="00B6094B">
              <w:rPr>
                <w:bCs/>
              </w:rPr>
              <w:t xml:space="preserve">Naïve Bayes, KNN, Bagging, COCR, Random Forrest and Decision Tree.  </w:t>
            </w:r>
          </w:p>
        </w:tc>
        <w:tc>
          <w:tcPr>
            <w:tcW w:w="2045" w:type="dxa"/>
            <w:tcBorders>
              <w:top w:val="nil"/>
              <w:left w:val="nil"/>
              <w:bottom w:val="single" w:sz="4" w:space="0" w:color="auto"/>
              <w:right w:val="single" w:sz="4" w:space="0" w:color="auto"/>
            </w:tcBorders>
            <w:shd w:val="clear" w:color="auto" w:fill="auto"/>
            <w:vAlign w:val="center"/>
          </w:tcPr>
          <w:p w14:paraId="1D7A8107" w14:textId="41AD3FAB" w:rsidR="00572E3C" w:rsidRPr="00B6094B" w:rsidRDefault="00572E3C" w:rsidP="00572E3C">
            <w:pPr>
              <w:spacing w:after="0" w:line="240" w:lineRule="auto"/>
            </w:pPr>
            <w:r w:rsidRPr="00B6094B">
              <w:rPr>
                <w:bCs/>
              </w:rPr>
              <w:t xml:space="preserve">Random Forrest scored the highest accuracy of 88.95% </w:t>
            </w:r>
          </w:p>
        </w:tc>
      </w:tr>
      <w:tr w:rsidR="00572E3C" w:rsidRPr="00B6094B" w14:paraId="44B8FB36" w14:textId="77777777" w:rsidTr="00F32BAB">
        <w:trPr>
          <w:trHeight w:val="600"/>
          <w:jc w:val="center"/>
        </w:trPr>
        <w:tc>
          <w:tcPr>
            <w:tcW w:w="554" w:type="dxa"/>
            <w:tcBorders>
              <w:top w:val="nil"/>
              <w:left w:val="single" w:sz="4" w:space="0" w:color="auto"/>
              <w:bottom w:val="single" w:sz="4" w:space="0" w:color="auto"/>
              <w:right w:val="single" w:sz="4" w:space="0" w:color="auto"/>
            </w:tcBorders>
            <w:shd w:val="clear" w:color="auto" w:fill="auto"/>
            <w:noWrap/>
            <w:vAlign w:val="center"/>
          </w:tcPr>
          <w:p w14:paraId="032957F9" w14:textId="5CB32094" w:rsidR="00572E3C" w:rsidRPr="00B6094B" w:rsidRDefault="00572E3C" w:rsidP="00572E3C">
            <w:pPr>
              <w:spacing w:after="0" w:line="240" w:lineRule="auto"/>
              <w:jc w:val="center"/>
              <w:rPr>
                <w:rFonts w:eastAsia="Times New Roman"/>
                <w:color w:val="000000"/>
              </w:rPr>
            </w:pPr>
            <w:r w:rsidRPr="00B6094B">
              <w:rPr>
                <w:rFonts w:eastAsia="Times New Roman"/>
                <w:color w:val="000000"/>
              </w:rPr>
              <w:t>7</w:t>
            </w:r>
          </w:p>
        </w:tc>
        <w:tc>
          <w:tcPr>
            <w:tcW w:w="2289" w:type="dxa"/>
            <w:tcBorders>
              <w:top w:val="nil"/>
              <w:left w:val="nil"/>
              <w:bottom w:val="single" w:sz="4" w:space="0" w:color="auto"/>
              <w:right w:val="single" w:sz="4" w:space="0" w:color="auto"/>
            </w:tcBorders>
            <w:shd w:val="clear" w:color="auto" w:fill="auto"/>
            <w:vAlign w:val="center"/>
          </w:tcPr>
          <w:p w14:paraId="64209ABC" w14:textId="2E704E5A" w:rsidR="00572E3C" w:rsidRPr="00B6094B" w:rsidRDefault="00572E3C" w:rsidP="00572E3C">
            <w:r w:rsidRPr="00B6094B">
              <w:fldChar w:fldCharType="begin" w:fldLock="1"/>
            </w:r>
            <w:r w:rsidRPr="00B6094B">
              <w:instrText>ADDIN CSL_CITATION {"citationItems":[{"id":"ITEM-1","itemData":{"DOI":"10.1016/j.ipm.2015.04.003","ISSN":"03064573","abstract":"The polarity shift problem is a major factor that affects classification performance of machine-learning-based sentiment analysis systems. In this paper, we propose a three-stage cascade model to address the polarity shift problem in the context of document-level sentiment classification. We first split each document into a set of subsentences and build a hybrid model that employs rules and statistical methods to detect explicit and implicit polarity shifts, respectively. Secondly, we propose a polarity shift elimination method, to remove polarity shift in negations. Finally, we train base classifiers on training subsets divided by different types of polarity shifts, and use a weighted combination of the component classifiers for sentiment classification. The results on a range of experiments illustrate that our approach significantly outperforms several alternative methods for polarity shift detection and elimination.","author":[{"dropping-particle":"","family":"Xia","given":"Rui","non-dropping-particle":"","parse-names":false,"suffix":""},{"dropping-particle":"","family":"Xu","given":"Feng","non-dropping-particle":"","parse-names":false,"suffix":""},{"dropping-particle":"","family":"Yu","given":"Jianfei","non-dropping-particle":"","parse-names":false,"suffix":""},{"dropping-particle":"","family":"Qi","given":"Yong","non-dropping-particle":"","parse-names":false,"suffix":""},{"dropping-particle":"","family":"Cambria","given":"Erik","non-dropping-particle":"","parse-names":false,"suffix":""}],"container-title":"Information Processing and Management","id":"ITEM-1","issue":"1","issued":{"date-parts":[["2016"]]},"page":"36-45","publisher":"Elsevier B.V.","title":"Polarity shift detection, elimination and ensemble: A three-stage model for document-level sentiment analysis","type":"article-journal","volume":"52"},"uris":["http://www.mendeley.com/documents/?uuid=20873c9b-430f-4a25-bb85-48d72861fbe4"]}],"mendeley":{"formattedCitation":"(Xia et al., 2016)","plainTextFormattedCitation":"(Xia et al., 2016)","previouslyFormattedCitation":"(Xia et al., 2016)"},"properties":{"noteIndex":0},"schema":"https://github.com/citation-style-language/schema/raw/master/csl-citation.json"}</w:instrText>
            </w:r>
            <w:r w:rsidRPr="00B6094B">
              <w:fldChar w:fldCharType="separate"/>
            </w:r>
            <w:r w:rsidRPr="00B6094B">
              <w:rPr>
                <w:noProof/>
              </w:rPr>
              <w:t>(Xia et al., 2016)</w:t>
            </w:r>
            <w:r w:rsidRPr="00B6094B">
              <w:fldChar w:fldCharType="end"/>
            </w:r>
          </w:p>
        </w:tc>
        <w:tc>
          <w:tcPr>
            <w:tcW w:w="2650" w:type="dxa"/>
            <w:tcBorders>
              <w:top w:val="nil"/>
              <w:left w:val="nil"/>
              <w:bottom w:val="single" w:sz="4" w:space="0" w:color="auto"/>
              <w:right w:val="single" w:sz="4" w:space="0" w:color="auto"/>
            </w:tcBorders>
            <w:shd w:val="clear" w:color="auto" w:fill="auto"/>
            <w:vAlign w:val="center"/>
          </w:tcPr>
          <w:p w14:paraId="51DD0FBD" w14:textId="257A9442" w:rsidR="00572E3C" w:rsidRPr="00B6094B" w:rsidRDefault="00572E3C" w:rsidP="00572E3C">
            <w:pPr>
              <w:spacing w:after="0" w:line="240" w:lineRule="auto"/>
            </w:pPr>
            <w:r w:rsidRPr="00B6094B">
              <w:rPr>
                <w:rFonts w:eastAsia="Times New Roman"/>
                <w:color w:val="000000"/>
              </w:rPr>
              <w:t>ensemble classifier with SVM, NB and LR as base learners</w:t>
            </w:r>
          </w:p>
        </w:tc>
        <w:tc>
          <w:tcPr>
            <w:tcW w:w="2045" w:type="dxa"/>
            <w:tcBorders>
              <w:top w:val="nil"/>
              <w:left w:val="nil"/>
              <w:bottom w:val="single" w:sz="4" w:space="0" w:color="auto"/>
              <w:right w:val="single" w:sz="4" w:space="0" w:color="auto"/>
            </w:tcBorders>
            <w:shd w:val="clear" w:color="auto" w:fill="auto"/>
            <w:vAlign w:val="center"/>
          </w:tcPr>
          <w:p w14:paraId="28B1B6A7" w14:textId="6A967F57" w:rsidR="00572E3C" w:rsidRPr="00B6094B" w:rsidRDefault="00572E3C" w:rsidP="00572E3C">
            <w:pPr>
              <w:spacing w:after="0" w:line="240" w:lineRule="auto"/>
            </w:pPr>
            <w:r w:rsidRPr="00B6094B">
              <w:rPr>
                <w:rFonts w:eastAsia="Times New Roman"/>
                <w:color w:val="000000"/>
              </w:rPr>
              <w:t>Majority Voting Ensemble with IG = 93.94</w:t>
            </w:r>
          </w:p>
        </w:tc>
      </w:tr>
      <w:tr w:rsidR="00572E3C" w:rsidRPr="00B6094B" w14:paraId="0608D618" w14:textId="77777777" w:rsidTr="00F32BAB">
        <w:trPr>
          <w:trHeight w:val="900"/>
          <w:jc w:val="center"/>
        </w:trPr>
        <w:tc>
          <w:tcPr>
            <w:tcW w:w="554" w:type="dxa"/>
            <w:tcBorders>
              <w:top w:val="nil"/>
              <w:left w:val="single" w:sz="4" w:space="0" w:color="auto"/>
              <w:bottom w:val="single" w:sz="4" w:space="0" w:color="auto"/>
              <w:right w:val="single" w:sz="4" w:space="0" w:color="auto"/>
            </w:tcBorders>
            <w:shd w:val="clear" w:color="auto" w:fill="auto"/>
            <w:noWrap/>
            <w:vAlign w:val="center"/>
            <w:hideMark/>
          </w:tcPr>
          <w:p w14:paraId="08FCCD76" w14:textId="09E6FF96" w:rsidR="00572E3C" w:rsidRPr="00B6094B" w:rsidRDefault="00572E3C" w:rsidP="00572E3C">
            <w:pPr>
              <w:spacing w:after="0" w:line="240" w:lineRule="auto"/>
              <w:jc w:val="center"/>
              <w:rPr>
                <w:rFonts w:eastAsia="Times New Roman"/>
                <w:color w:val="000000"/>
              </w:rPr>
            </w:pPr>
            <w:r w:rsidRPr="00B6094B">
              <w:rPr>
                <w:rFonts w:eastAsia="Times New Roman"/>
                <w:color w:val="000000"/>
              </w:rPr>
              <w:t>8</w:t>
            </w:r>
          </w:p>
        </w:tc>
        <w:tc>
          <w:tcPr>
            <w:tcW w:w="2289" w:type="dxa"/>
            <w:tcBorders>
              <w:top w:val="nil"/>
              <w:left w:val="nil"/>
              <w:bottom w:val="single" w:sz="4" w:space="0" w:color="auto"/>
              <w:right w:val="single" w:sz="4" w:space="0" w:color="auto"/>
            </w:tcBorders>
            <w:shd w:val="clear" w:color="auto" w:fill="auto"/>
            <w:vAlign w:val="center"/>
            <w:hideMark/>
          </w:tcPr>
          <w:p w14:paraId="6562CA42" w14:textId="0CDA6FC3" w:rsidR="00572E3C" w:rsidRPr="00B6094B" w:rsidRDefault="00572E3C" w:rsidP="00572E3C">
            <w:pPr>
              <w:spacing w:after="0" w:line="240" w:lineRule="auto"/>
              <w:rPr>
                <w:rFonts w:eastAsia="Times New Roman"/>
                <w:color w:val="000000"/>
              </w:rPr>
            </w:pPr>
            <w:r w:rsidRPr="00B6094B">
              <w:rPr>
                <w:bCs/>
              </w:rPr>
              <w:fldChar w:fldCharType="begin" w:fldLock="1"/>
            </w:r>
            <w:r w:rsidRPr="00B6094B">
              <w:rPr>
                <w:bCs/>
              </w:rPr>
              <w:instrText>ADDIN CSL_CITATION {"citationItems":[{"id":"ITEM-1","itemData":{"DOI":"10.1109/BIGCOMP.2017.7881759","ISBN":"9781509030156","abstract":"Sentiment analysis and opinion mining is a task to analyze people's opinions or sentiments from textual data, which is very useful for the analysis of many NLP applications. The difficulty of this task is that there are a variety of sentiments inside documents, and these sentiments have variety expressions. Hence, it is hard to extract all sentiments using a dictionary that is commonly used. In this paper, we construct the domain sentiment dictionary using external textual data. Besides, many classification models can be used to classify documents according to their opinion. However, these single models have strengths and weaknesses. We propose a highly effective hybrid model combining different single models to overcome their weaknesses. The experimental results show that our hybrid model outperforms baseline single models.","author":[{"dropping-particle":"","family":"Kai","given":"Yang","non-dropping-particle":"","parse-names":false,"suffix":""},{"dropping-particle":"","family":"Cai","given":"Yi","non-dropping-particle":"","parse-names":false,"suffix":""},{"dropping-particle":"","family":"Dongping","given":"Huang","non-dropping-particle":"","parse-names":false,"suffix":""},{"dropping-particle":"","family":"Li","given":"Jingnan","non-dropping-particle":"","parse-names":false,"suffix":""},{"dropping-particle":"","family":"Zhou","given":"Zikai","non-dropping-particle":"","parse-names":false,"suffix":""},{"dropping-particle":"","family":"Lei","given":"Xue","non-dropping-particle":"","parse-names":false,"suffix":""}],"container-title":"2017 IEEE International Conference on Big Data and Smart Computing, BigComp 2017","id":"ITEM-1","issued":{"date-parts":[["2017"]]},"page":"465-466","publisher":"IEEE","title":"An effective hybrid model for opinion mining and sentiment analysis","type":"article-journal"},"uris":["http://www.mendeley.com/documents/?uuid=da4e1ea7-b3a3-424b-bea0-fc00bce467f0"]}],"mendeley":{"formattedCitation":"(Kai et al., 2017)","plainTextFormattedCitation":"(Kai et al., 2017)","previouslyFormattedCitation":"(Kai et al., 2017)"},"properties":{"noteIndex":0},"schema":"https://github.com/citation-style-language/schema/raw/master/csl-citation.json"}</w:instrText>
            </w:r>
            <w:r w:rsidRPr="00B6094B">
              <w:rPr>
                <w:bCs/>
              </w:rPr>
              <w:fldChar w:fldCharType="separate"/>
            </w:r>
            <w:r w:rsidRPr="00B6094B">
              <w:rPr>
                <w:bCs/>
                <w:noProof/>
              </w:rPr>
              <w:t>(Kai et al., 2017)</w:t>
            </w:r>
            <w:r w:rsidRPr="00B6094B">
              <w:rPr>
                <w:bCs/>
              </w:rPr>
              <w:fldChar w:fldCharType="end"/>
            </w:r>
          </w:p>
        </w:tc>
        <w:tc>
          <w:tcPr>
            <w:tcW w:w="2650" w:type="dxa"/>
            <w:tcBorders>
              <w:top w:val="nil"/>
              <w:left w:val="nil"/>
              <w:bottom w:val="single" w:sz="4" w:space="0" w:color="auto"/>
              <w:right w:val="single" w:sz="4" w:space="0" w:color="auto"/>
            </w:tcBorders>
            <w:shd w:val="clear" w:color="auto" w:fill="auto"/>
            <w:vAlign w:val="center"/>
            <w:hideMark/>
          </w:tcPr>
          <w:p w14:paraId="19F62E21" w14:textId="77777777" w:rsidR="00572E3C" w:rsidRPr="00B6094B" w:rsidRDefault="00572E3C" w:rsidP="00572E3C">
            <w:pPr>
              <w:spacing w:after="0" w:line="240" w:lineRule="auto"/>
              <w:rPr>
                <w:rFonts w:eastAsia="Times New Roman"/>
                <w:color w:val="000000"/>
              </w:rPr>
            </w:pPr>
            <w:r w:rsidRPr="00B6094B">
              <w:rPr>
                <w:rFonts w:eastAsia="Times New Roman"/>
                <w:color w:val="000000"/>
              </w:rPr>
              <w:t>Hybrid Model (SVM + GBDT)</w:t>
            </w:r>
          </w:p>
        </w:tc>
        <w:tc>
          <w:tcPr>
            <w:tcW w:w="2045" w:type="dxa"/>
            <w:tcBorders>
              <w:top w:val="nil"/>
              <w:left w:val="nil"/>
              <w:bottom w:val="single" w:sz="4" w:space="0" w:color="auto"/>
              <w:right w:val="single" w:sz="4" w:space="0" w:color="auto"/>
            </w:tcBorders>
            <w:shd w:val="clear" w:color="auto" w:fill="auto"/>
            <w:vAlign w:val="center"/>
            <w:hideMark/>
          </w:tcPr>
          <w:p w14:paraId="14546DE6" w14:textId="77777777" w:rsidR="00572E3C" w:rsidRPr="00B6094B" w:rsidRDefault="00572E3C" w:rsidP="00572E3C">
            <w:pPr>
              <w:spacing w:after="0" w:line="240" w:lineRule="auto"/>
              <w:rPr>
                <w:rFonts w:eastAsia="Times New Roman"/>
                <w:color w:val="000000"/>
              </w:rPr>
            </w:pPr>
            <w:r w:rsidRPr="00B6094B">
              <w:rPr>
                <w:rFonts w:eastAsia="Times New Roman"/>
                <w:color w:val="000000"/>
              </w:rPr>
              <w:t>P=0.81, R=0.92, f1=o.88</w:t>
            </w:r>
          </w:p>
        </w:tc>
      </w:tr>
      <w:tr w:rsidR="00572E3C" w:rsidRPr="00B6094B" w14:paraId="51244CDD" w14:textId="77777777" w:rsidTr="00F32BAB">
        <w:trPr>
          <w:trHeight w:val="1200"/>
          <w:jc w:val="center"/>
        </w:trPr>
        <w:tc>
          <w:tcPr>
            <w:tcW w:w="554" w:type="dxa"/>
            <w:tcBorders>
              <w:top w:val="nil"/>
              <w:left w:val="single" w:sz="4" w:space="0" w:color="auto"/>
              <w:bottom w:val="single" w:sz="4" w:space="0" w:color="auto"/>
              <w:right w:val="single" w:sz="4" w:space="0" w:color="auto"/>
            </w:tcBorders>
            <w:shd w:val="clear" w:color="auto" w:fill="auto"/>
            <w:noWrap/>
            <w:vAlign w:val="center"/>
            <w:hideMark/>
          </w:tcPr>
          <w:p w14:paraId="1C09F96A" w14:textId="4D57DD3F" w:rsidR="00572E3C" w:rsidRPr="00B6094B" w:rsidRDefault="00572E3C" w:rsidP="00572E3C">
            <w:pPr>
              <w:spacing w:after="0" w:line="240" w:lineRule="auto"/>
              <w:jc w:val="center"/>
              <w:rPr>
                <w:rFonts w:eastAsia="Times New Roman"/>
                <w:color w:val="000000"/>
              </w:rPr>
            </w:pPr>
            <w:r w:rsidRPr="00B6094B">
              <w:rPr>
                <w:rFonts w:eastAsia="Times New Roman"/>
                <w:color w:val="000000"/>
              </w:rPr>
              <w:t>9</w:t>
            </w:r>
          </w:p>
        </w:tc>
        <w:tc>
          <w:tcPr>
            <w:tcW w:w="2289" w:type="dxa"/>
            <w:tcBorders>
              <w:top w:val="nil"/>
              <w:left w:val="nil"/>
              <w:bottom w:val="single" w:sz="4" w:space="0" w:color="auto"/>
              <w:right w:val="single" w:sz="4" w:space="0" w:color="auto"/>
            </w:tcBorders>
            <w:shd w:val="clear" w:color="auto" w:fill="auto"/>
            <w:vAlign w:val="center"/>
            <w:hideMark/>
          </w:tcPr>
          <w:p w14:paraId="45B20ECE" w14:textId="14C58AB1" w:rsidR="00572E3C" w:rsidRPr="00B6094B" w:rsidRDefault="00572E3C" w:rsidP="00572E3C">
            <w:pPr>
              <w:spacing w:after="0" w:line="240" w:lineRule="auto"/>
              <w:rPr>
                <w:rFonts w:eastAsia="Times New Roman"/>
                <w:color w:val="000000"/>
              </w:rPr>
            </w:pPr>
            <w:r w:rsidRPr="00B6094B">
              <w:rPr>
                <w:bCs/>
              </w:rPr>
              <w:fldChar w:fldCharType="begin" w:fldLock="1"/>
            </w:r>
            <w:r w:rsidRPr="00B6094B">
              <w:rPr>
                <w:bCs/>
              </w:rPr>
              <w:instrText>ADDIN CSL_CITATION {"citationItems":[{"id":"ITEM-1","itemData":{"DOI":"10.1109/ICTAS.2018.8368746","ISBN":"9781538610015","abstract":"The rapid increase in mountains of unstructured textual data accompanied by proliferation of tools to analyse them has opened up great opportunities and challenges for text mining research. The automatic labelling of text data is hard because people often express opinions in complex ways that are sometimes difficult to comprehend. The labelling process involves huge amount of efforts and mislabelled datasets usually lead to incorrect decisions. In this paper, we design a framework for sentiment analysis with opinion mining for the case of hotel customer feedback. Most available datasets of hotel reviews are not labelled which presents a lot of works for researchers as far as text data pre-processing task is concerned. Moreover, sentiment datasets are often highly domain sensitive and hard to create because sentiments are feelings such as emotions, attitudes and opinions that are commonly rife with idioms, onomatopoeias, homophones, phonemes, alliterations and acronyms. The proposed framework is termed sentiment polarity that automatically prepares a sentiment dataset for training and testing to extract unbiased opinions of hotel services from reviews. A comparative analysis was established with Naïve Bayes multinomial, sequential minimal optimization, compliment Naïve Bayes and Composite hypercubes on iterated random projections to discover a suitable machine learning algorithm for the classification component of the framework.","author":[{"dropping-particle":"","family":"Zvarevashe","given":"Kudakwashe","non-dropping-particle":"","parse-names":false,"suffix":""},{"dropping-particle":"","family":"Olugbara","given":"Oludayo O.","non-dropping-particle":"","parse-names":false,"suffix":""}],"container-title":"2018 Conference on Information Communications Technology and Society, ICTAS 2018 - Proceedings","id":"ITEM-1","issued":{"date-parts":[["2018"]]},"page":"1-4","publisher":"IEEE","title":"A framework for sentiment analysis with opinion mining of hotel reviews","type":"article-journal"},"uris":["http://www.mendeley.com/documents/?uuid=e92422ff-79b9-42d9-a744-749b58ed922b"]}],"mendeley":{"formattedCitation":"(Zvarevashe &amp; Olugbara, 2018)","plainTextFormattedCitation":"(Zvarevashe &amp; Olugbara, 2018)","previouslyFormattedCitation":"(Zvarevashe &amp; Olugbara, 2018)"},"properties":{"noteIndex":0},"schema":"https://github.com/citation-style-language/schema/raw/master/csl-citation.json"}</w:instrText>
            </w:r>
            <w:r w:rsidRPr="00B6094B">
              <w:rPr>
                <w:bCs/>
              </w:rPr>
              <w:fldChar w:fldCharType="separate"/>
            </w:r>
            <w:r w:rsidRPr="00B6094B">
              <w:rPr>
                <w:bCs/>
                <w:noProof/>
              </w:rPr>
              <w:t>(Zvarevashe &amp; Olugbara, 2018)</w:t>
            </w:r>
            <w:r w:rsidRPr="00B6094B">
              <w:rPr>
                <w:bCs/>
              </w:rPr>
              <w:fldChar w:fldCharType="end"/>
            </w:r>
          </w:p>
        </w:tc>
        <w:tc>
          <w:tcPr>
            <w:tcW w:w="2650" w:type="dxa"/>
            <w:tcBorders>
              <w:top w:val="nil"/>
              <w:left w:val="nil"/>
              <w:bottom w:val="single" w:sz="4" w:space="0" w:color="auto"/>
              <w:right w:val="single" w:sz="4" w:space="0" w:color="auto"/>
            </w:tcBorders>
            <w:shd w:val="clear" w:color="auto" w:fill="auto"/>
            <w:vAlign w:val="center"/>
            <w:hideMark/>
          </w:tcPr>
          <w:p w14:paraId="5AEED09F" w14:textId="77777777" w:rsidR="00572E3C" w:rsidRPr="00B6094B" w:rsidRDefault="00572E3C" w:rsidP="00572E3C">
            <w:pPr>
              <w:spacing w:after="0" w:line="240" w:lineRule="auto"/>
              <w:rPr>
                <w:rFonts w:eastAsia="Times New Roman"/>
                <w:color w:val="000000"/>
              </w:rPr>
            </w:pPr>
            <w:r w:rsidRPr="00B6094B">
              <w:rPr>
                <w:rFonts w:eastAsia="Times New Roman"/>
                <w:color w:val="000000"/>
              </w:rPr>
              <w:t xml:space="preserve">Naïve Bayes multinomial, sequential minimal optimization, compliment Naïve Bayes and Composite </w:t>
            </w:r>
            <w:proofErr w:type="spellStart"/>
            <w:r w:rsidRPr="00B6094B">
              <w:rPr>
                <w:rFonts w:eastAsia="Times New Roman"/>
                <w:color w:val="000000"/>
              </w:rPr>
              <w:t>hypercubes</w:t>
            </w:r>
            <w:proofErr w:type="spellEnd"/>
          </w:p>
        </w:tc>
        <w:tc>
          <w:tcPr>
            <w:tcW w:w="2045" w:type="dxa"/>
            <w:tcBorders>
              <w:top w:val="nil"/>
              <w:left w:val="nil"/>
              <w:bottom w:val="single" w:sz="4" w:space="0" w:color="auto"/>
              <w:right w:val="single" w:sz="4" w:space="0" w:color="auto"/>
            </w:tcBorders>
            <w:shd w:val="clear" w:color="auto" w:fill="auto"/>
            <w:vAlign w:val="center"/>
            <w:hideMark/>
          </w:tcPr>
          <w:p w14:paraId="16C65129" w14:textId="77777777" w:rsidR="00572E3C" w:rsidRPr="00B6094B" w:rsidRDefault="00572E3C" w:rsidP="00572E3C">
            <w:pPr>
              <w:spacing w:after="0" w:line="240" w:lineRule="auto"/>
              <w:rPr>
                <w:rFonts w:eastAsia="Times New Roman"/>
                <w:color w:val="000000"/>
              </w:rPr>
            </w:pPr>
            <w:r w:rsidRPr="00B6094B">
              <w:rPr>
                <w:rFonts w:eastAsia="Times New Roman"/>
                <w:color w:val="000000"/>
              </w:rPr>
              <w:t>Precision of NBM=80.9</w:t>
            </w:r>
          </w:p>
        </w:tc>
      </w:tr>
      <w:tr w:rsidR="00572E3C" w:rsidRPr="00B6094B" w14:paraId="2586471B" w14:textId="77777777" w:rsidTr="00F32BAB">
        <w:trPr>
          <w:trHeight w:val="900"/>
          <w:jc w:val="center"/>
        </w:trPr>
        <w:tc>
          <w:tcPr>
            <w:tcW w:w="554" w:type="dxa"/>
            <w:tcBorders>
              <w:top w:val="nil"/>
              <w:left w:val="single" w:sz="4" w:space="0" w:color="auto"/>
              <w:bottom w:val="single" w:sz="4" w:space="0" w:color="auto"/>
              <w:right w:val="single" w:sz="4" w:space="0" w:color="auto"/>
            </w:tcBorders>
            <w:shd w:val="clear" w:color="auto" w:fill="auto"/>
            <w:noWrap/>
            <w:vAlign w:val="center"/>
          </w:tcPr>
          <w:p w14:paraId="4358326E" w14:textId="1B78945F" w:rsidR="00572E3C" w:rsidRPr="00B6094B" w:rsidRDefault="00E97225" w:rsidP="00572E3C">
            <w:pPr>
              <w:spacing w:after="0" w:line="240" w:lineRule="auto"/>
              <w:jc w:val="center"/>
              <w:rPr>
                <w:rFonts w:eastAsia="Times New Roman"/>
                <w:bCs/>
                <w:color w:val="000000"/>
              </w:rPr>
            </w:pPr>
            <w:r>
              <w:rPr>
                <w:rFonts w:eastAsia="Times New Roman"/>
                <w:bCs/>
                <w:color w:val="000000"/>
              </w:rPr>
              <w:t>10</w:t>
            </w:r>
          </w:p>
        </w:tc>
        <w:tc>
          <w:tcPr>
            <w:tcW w:w="2289" w:type="dxa"/>
            <w:tcBorders>
              <w:top w:val="nil"/>
              <w:left w:val="nil"/>
              <w:bottom w:val="single" w:sz="4" w:space="0" w:color="auto"/>
              <w:right w:val="single" w:sz="4" w:space="0" w:color="auto"/>
            </w:tcBorders>
            <w:shd w:val="clear" w:color="auto" w:fill="auto"/>
            <w:vAlign w:val="center"/>
          </w:tcPr>
          <w:p w14:paraId="29938D4A" w14:textId="06B246E7" w:rsidR="00572E3C" w:rsidRPr="00B6094B" w:rsidRDefault="00572E3C" w:rsidP="00572E3C">
            <w:pPr>
              <w:spacing w:after="0" w:line="240" w:lineRule="auto"/>
              <w:rPr>
                <w:rFonts w:eastAsia="Times New Roman"/>
                <w:color w:val="000000"/>
              </w:rPr>
            </w:pPr>
            <w:r w:rsidRPr="00B6094B">
              <w:rPr>
                <w:bCs/>
              </w:rPr>
              <w:fldChar w:fldCharType="begin" w:fldLock="1"/>
            </w:r>
            <w:r w:rsidRPr="00B6094B">
              <w:rPr>
                <w:bCs/>
              </w:rPr>
              <w:instrText>ADDIN CSL_CITATION {"citationItems":[{"id":"ITEM-1","itemData":{"DOI":"10.3390/make1010014","abstract":"Sentiment classification (SC) is a reference to the task of sentiment analysis (SA), which is a subfield of natural language processing (NLP) and is used to decide whether textual content implies a positive or negative review. This research focuses on the various machine learning (ML) algorithms which are utilized in the analyzation of sentiments and in the mining of reviews in different datasets. Overall, an SC task consists of two phases. The first phase deals with feature extraction (FE). Three different FE algorithms are applied in this research. The second phase covers the classification of the reviews by using various ML algorithms. These are Naïve Bayes (NB), Stochastic Gradient Descent (SGD), Support Vector Machines (SVM), Passive Aggressive (PA), Maximum Entropy (ME), Adaptive Boosting (AdaBoost), Multinomial NB (MNB), Bernoulli NB (BNB), Ridge Regression (RR) and Logistic Regression (LR). The performance of PA with a unigram is the best among other algorithms for all used datasets (IMDB, Cornell Movies, Amazon and Twitter) and provides values that range from 87% to 99.96% for all evaluation metrics.","author":[{"dropping-particle":"","family":"Gamal","given":"Donia","non-dropping-particle":"","parse-names":false,"suffix":""},{"dropping-particle":"","family":"Alfonse","given":"Marco","non-dropping-particle":"","parse-names":false,"suffix":""},{"dropping-particle":"","family":"M. El-Horbaty","given":"El-Sayed","non-dropping-particle":"","parse-names":false,"suffix":""},{"dropping-particle":"","family":"M. Salem","given":"Abdel-Badeeh","non-dropping-particle":"","parse-names":false,"suffix":""}],"container-title":"Machine Learning and Knowledge Extraction","id":"ITEM-1","issue":"1","issued":{"date-parts":[["2018"]]},"page":"224-234","title":"Analysis of Machine Learning Algorithms for Opinion Mining in Different Domains","type":"article-journal","volume":"1"},"uris":["http://www.mendeley.com/documents/?uuid=e7796aad-5396-470e-995b-385bb029e8f3"]}],"mendeley":{"formattedCitation":"(Gamal et al., 2018)","plainTextFormattedCitation":"(Gamal et al., 2018)","previouslyFormattedCitation":"(Gamal et al., 2018)"},"properties":{"noteIndex":0},"schema":"https://github.com/citation-style-language/schema/raw/master/csl-citation.json"}</w:instrText>
            </w:r>
            <w:r w:rsidRPr="00B6094B">
              <w:rPr>
                <w:bCs/>
              </w:rPr>
              <w:fldChar w:fldCharType="separate"/>
            </w:r>
            <w:r w:rsidRPr="00B6094B">
              <w:rPr>
                <w:bCs/>
                <w:noProof/>
              </w:rPr>
              <w:t>(Gamal et al., 2018)</w:t>
            </w:r>
            <w:r w:rsidRPr="00B6094B">
              <w:rPr>
                <w:bCs/>
              </w:rPr>
              <w:fldChar w:fldCharType="end"/>
            </w:r>
          </w:p>
        </w:tc>
        <w:tc>
          <w:tcPr>
            <w:tcW w:w="2650" w:type="dxa"/>
            <w:tcBorders>
              <w:top w:val="nil"/>
              <w:left w:val="nil"/>
              <w:bottom w:val="single" w:sz="4" w:space="0" w:color="auto"/>
              <w:right w:val="single" w:sz="4" w:space="0" w:color="auto"/>
            </w:tcBorders>
            <w:shd w:val="clear" w:color="auto" w:fill="auto"/>
            <w:vAlign w:val="center"/>
          </w:tcPr>
          <w:p w14:paraId="1CA015DE" w14:textId="0056CB29" w:rsidR="00572E3C" w:rsidRPr="00B6094B" w:rsidRDefault="00572E3C" w:rsidP="00572E3C">
            <w:pPr>
              <w:spacing w:after="0" w:line="240" w:lineRule="auto"/>
              <w:rPr>
                <w:rFonts w:eastAsia="Times New Roman"/>
                <w:color w:val="000000"/>
              </w:rPr>
            </w:pPr>
            <w:r w:rsidRPr="00B6094B">
              <w:rPr>
                <w:rFonts w:eastAsia="Times New Roman"/>
                <w:color w:val="000000"/>
              </w:rPr>
              <w:t>Naïve Bayes (NB), Stochastic Gradient Descent (SGD), Support Vector Machines (SVM), Passive Aggressive (PA), Maximum Entropy (ME), Adaptive Boosting (</w:t>
            </w:r>
            <w:proofErr w:type="spellStart"/>
            <w:r w:rsidRPr="00B6094B">
              <w:rPr>
                <w:rFonts w:eastAsia="Times New Roman"/>
                <w:color w:val="000000"/>
              </w:rPr>
              <w:t>AdaBoost</w:t>
            </w:r>
            <w:proofErr w:type="spellEnd"/>
            <w:r w:rsidRPr="00B6094B">
              <w:rPr>
                <w:rFonts w:eastAsia="Times New Roman"/>
                <w:color w:val="000000"/>
              </w:rPr>
              <w:t>), Multinomial NB (MNB), Bernoulli NB (BNB), Ridge Regression (RR) and Logistic Regression (LR) with TFIDF</w:t>
            </w:r>
          </w:p>
        </w:tc>
        <w:tc>
          <w:tcPr>
            <w:tcW w:w="2045" w:type="dxa"/>
            <w:tcBorders>
              <w:top w:val="nil"/>
              <w:left w:val="nil"/>
              <w:bottom w:val="single" w:sz="4" w:space="0" w:color="auto"/>
              <w:right w:val="single" w:sz="4" w:space="0" w:color="auto"/>
            </w:tcBorders>
            <w:shd w:val="clear" w:color="auto" w:fill="auto"/>
            <w:vAlign w:val="center"/>
          </w:tcPr>
          <w:p w14:paraId="4473B226" w14:textId="1CBCA310" w:rsidR="00572E3C" w:rsidRPr="00B6094B" w:rsidRDefault="00572E3C" w:rsidP="00572E3C">
            <w:pPr>
              <w:spacing w:after="0" w:line="240" w:lineRule="auto"/>
              <w:rPr>
                <w:rFonts w:eastAsia="Times New Roman"/>
                <w:color w:val="000000"/>
              </w:rPr>
            </w:pPr>
            <w:r w:rsidRPr="00B6094B">
              <w:rPr>
                <w:rFonts w:eastAsia="Times New Roman"/>
                <w:color w:val="000000"/>
              </w:rPr>
              <w:t xml:space="preserve">NB=65.56, BNB=84.86, MNB=85.46, </w:t>
            </w:r>
            <w:proofErr w:type="spellStart"/>
            <w:r w:rsidRPr="00B6094B">
              <w:rPr>
                <w:rFonts w:eastAsia="Times New Roman"/>
                <w:color w:val="000000"/>
              </w:rPr>
              <w:t>AdaBoost</w:t>
            </w:r>
            <w:proofErr w:type="spellEnd"/>
            <w:r w:rsidRPr="00B6094B">
              <w:rPr>
                <w:rFonts w:eastAsia="Times New Roman"/>
                <w:color w:val="000000"/>
              </w:rPr>
              <w:t xml:space="preserve">=80.46, ME=64.36, SGD=85.56, SVM=84.56, LR=86.56, </w:t>
            </w:r>
            <w:r w:rsidRPr="00B6094B">
              <w:rPr>
                <w:rFonts w:eastAsia="Times New Roman"/>
                <w:bCs/>
                <w:color w:val="000000"/>
              </w:rPr>
              <w:t>PA=99.96</w:t>
            </w:r>
            <w:r w:rsidRPr="00B6094B">
              <w:rPr>
                <w:rFonts w:eastAsia="Times New Roman"/>
                <w:color w:val="000000"/>
              </w:rPr>
              <w:t>, RR=98.6</w:t>
            </w:r>
          </w:p>
        </w:tc>
      </w:tr>
      <w:tr w:rsidR="00572E3C" w:rsidRPr="00B6094B" w14:paraId="2EF5A375" w14:textId="77777777" w:rsidTr="00572E3C">
        <w:trPr>
          <w:trHeight w:val="1500"/>
          <w:jc w:val="center"/>
        </w:trPr>
        <w:tc>
          <w:tcPr>
            <w:tcW w:w="5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C30EF1" w14:textId="4E77F0D6" w:rsidR="00572E3C" w:rsidRPr="00B6094B" w:rsidRDefault="00E97225" w:rsidP="00572E3C">
            <w:pPr>
              <w:spacing w:after="0" w:line="240" w:lineRule="auto"/>
              <w:jc w:val="center"/>
              <w:rPr>
                <w:rFonts w:eastAsia="Times New Roman"/>
                <w:color w:val="000000"/>
              </w:rPr>
            </w:pPr>
            <w:r>
              <w:rPr>
                <w:rFonts w:eastAsia="Times New Roman"/>
                <w:color w:val="000000"/>
              </w:rPr>
              <w:t>11</w:t>
            </w:r>
          </w:p>
        </w:tc>
        <w:tc>
          <w:tcPr>
            <w:tcW w:w="2289" w:type="dxa"/>
            <w:tcBorders>
              <w:top w:val="single" w:sz="4" w:space="0" w:color="auto"/>
              <w:left w:val="nil"/>
              <w:bottom w:val="single" w:sz="4" w:space="0" w:color="auto"/>
              <w:right w:val="single" w:sz="4" w:space="0" w:color="auto"/>
            </w:tcBorders>
            <w:shd w:val="clear" w:color="auto" w:fill="auto"/>
            <w:vAlign w:val="center"/>
          </w:tcPr>
          <w:p w14:paraId="64211B06" w14:textId="0DD6EA4E" w:rsidR="00572E3C" w:rsidRPr="00B6094B" w:rsidRDefault="00572E3C" w:rsidP="00572E3C">
            <w:pPr>
              <w:spacing w:after="0" w:line="240" w:lineRule="auto"/>
              <w:rPr>
                <w:rFonts w:eastAsia="Times New Roman"/>
                <w:color w:val="000000"/>
              </w:rPr>
            </w:pPr>
            <w:r w:rsidRPr="00B6094B">
              <w:rPr>
                <w:bCs/>
              </w:rPr>
              <w:fldChar w:fldCharType="begin" w:fldLock="1"/>
            </w:r>
            <w:r w:rsidRPr="00B6094B">
              <w:rPr>
                <w:bCs/>
              </w:rPr>
              <w:instrText>ADDIN CSL_CITATION {"citationItems":[{"id":"ITEM-1","itemData":{"DOI":"10.1007/978-981-15-0637-6_27","ISBN":"9789811506369","ISSN":"21945365","abstract":"Sentiment analysis and opinion summarization have become an important research area with the increase of available data on the Web. Since the Internet started containing more and more opinions and reviews for different products, individual users and companies saw the benefits of a priori evaluations based on other users’ experiences; thus, automated analyses centered on customer impressions and experiences emerged as crucial marketing instruments. Our aim is to create a scalable and easily extensible pipeline for building a custom-tailored sentiment analysis model for a specific domain. A corpus of around 200,000 games reviews was extracted, and three state-of-the-art models (i.e., support vector machines, multinomial Naïve-Bayes, and deep neural network) were employed in order to classify the reviews into positive, neutral, and negative. Current results surpass previous experiments based on word counts applied on a similar game reviews dataset, thus arguing for the adequacy of the proposed workflow.","author":[{"dropping-particle":"","family":"Ruseti","given":"Stefan","non-dropping-particle":"","parse-names":false,"suffix":""},{"dropping-particle":"","family":"Sirbu","given":"Maria Dorinela","non-dropping-particle":"","parse-names":false,"suffix":""},{"dropping-particle":"","family":"Calin","given":"Mihnea Andrei","non-dropping-particle":"","parse-names":false,"suffix":""},{"dropping-particle":"","family":"Dascalu","given":"Mihai","non-dropping-particle":"","parse-names":false,"suffix":""},{"dropping-particle":"","family":"Trausan-Matu","given":"Stefan","non-dropping-particle":"","parse-names":false,"suffix":""},{"dropping-particle":"","family":"Militaru","given":"Gheorghe","non-dropping-particle":"","parse-names":false,"suffix":""}],"container-title":"Advances in Intelligent Systems and Computing","id":"ITEM-1","issue":"January","issued":{"date-parts":[["2020"]]},"page":"323-331","title":"Comprehensive exploration of game reviews extraction and opinion mining using nlp techniques","type":"article-journal","volume":"1041"},"uris":["http://www.mendeley.com/documents/?uuid=6593a725-34e1-40b4-8954-7ce498c66b68"]}],"mendeley":{"formattedCitation":"(Ruseti et al., 2020)","plainTextFormattedCitation":"(Ruseti et al., 2020)","previouslyFormattedCitation":"(Ruseti et al., 2020)"},"properties":{"noteIndex":0},"schema":"https://github.com/citation-style-language/schema/raw/master/csl-citation.json"}</w:instrText>
            </w:r>
            <w:r w:rsidRPr="00B6094B">
              <w:rPr>
                <w:bCs/>
              </w:rPr>
              <w:fldChar w:fldCharType="separate"/>
            </w:r>
            <w:r w:rsidRPr="00B6094B">
              <w:rPr>
                <w:bCs/>
                <w:noProof/>
              </w:rPr>
              <w:t>(Ruseti et al., 2020)</w:t>
            </w:r>
            <w:r w:rsidRPr="00B6094B">
              <w:rPr>
                <w:bCs/>
              </w:rPr>
              <w:fldChar w:fldCharType="end"/>
            </w:r>
          </w:p>
        </w:tc>
        <w:tc>
          <w:tcPr>
            <w:tcW w:w="2650" w:type="dxa"/>
            <w:tcBorders>
              <w:top w:val="single" w:sz="4" w:space="0" w:color="auto"/>
              <w:left w:val="nil"/>
              <w:bottom w:val="single" w:sz="4" w:space="0" w:color="auto"/>
              <w:right w:val="single" w:sz="4" w:space="0" w:color="auto"/>
            </w:tcBorders>
            <w:shd w:val="clear" w:color="auto" w:fill="auto"/>
            <w:vAlign w:val="center"/>
          </w:tcPr>
          <w:p w14:paraId="6516AF76" w14:textId="08E76D15" w:rsidR="00572E3C" w:rsidRPr="00B6094B" w:rsidRDefault="00572E3C" w:rsidP="00572E3C">
            <w:pPr>
              <w:spacing w:after="0" w:line="240" w:lineRule="auto"/>
              <w:rPr>
                <w:rFonts w:eastAsia="Times New Roman"/>
                <w:color w:val="000000"/>
              </w:rPr>
            </w:pPr>
            <w:r w:rsidRPr="00B6094B">
              <w:rPr>
                <w:rFonts w:eastAsia="Times New Roman"/>
                <w:color w:val="000000"/>
              </w:rPr>
              <w:t>SVM, MNB, DNN</w:t>
            </w:r>
          </w:p>
        </w:tc>
        <w:tc>
          <w:tcPr>
            <w:tcW w:w="2045" w:type="dxa"/>
            <w:tcBorders>
              <w:top w:val="single" w:sz="4" w:space="0" w:color="auto"/>
              <w:left w:val="nil"/>
              <w:bottom w:val="single" w:sz="4" w:space="0" w:color="auto"/>
              <w:right w:val="single" w:sz="4" w:space="0" w:color="auto"/>
            </w:tcBorders>
            <w:shd w:val="clear" w:color="auto" w:fill="auto"/>
            <w:vAlign w:val="center"/>
          </w:tcPr>
          <w:p w14:paraId="32562C7E" w14:textId="315081B1" w:rsidR="00572E3C" w:rsidRPr="00B6094B" w:rsidRDefault="00572E3C" w:rsidP="00572E3C">
            <w:pPr>
              <w:spacing w:after="0" w:line="240" w:lineRule="auto"/>
              <w:rPr>
                <w:rFonts w:eastAsia="Times New Roman"/>
                <w:color w:val="000000"/>
              </w:rPr>
            </w:pPr>
            <w:r w:rsidRPr="00B6094B">
              <w:rPr>
                <w:rFonts w:eastAsia="Times New Roman"/>
                <w:color w:val="000000"/>
              </w:rPr>
              <w:t>66, 65, 67</w:t>
            </w:r>
          </w:p>
        </w:tc>
      </w:tr>
    </w:tbl>
    <w:p w14:paraId="417F1111" w14:textId="77777777" w:rsidR="00B6094B" w:rsidRDefault="00C615C6" w:rsidP="004601C2">
      <w:pPr>
        <w:rPr>
          <w:b/>
          <w:sz w:val="24"/>
        </w:rPr>
      </w:pPr>
      <w:r w:rsidRPr="00B6094B">
        <w:rPr>
          <w:b/>
          <w:sz w:val="24"/>
        </w:rPr>
        <w:t xml:space="preserve">  </w:t>
      </w:r>
    </w:p>
    <w:p w14:paraId="11C7CD2A" w14:textId="6E74A0AE" w:rsidR="004601C2" w:rsidRPr="00C5292E" w:rsidRDefault="00B6094B" w:rsidP="004601C2">
      <w:pPr>
        <w:rPr>
          <w:sz w:val="24"/>
        </w:rPr>
      </w:pPr>
      <w:r>
        <w:rPr>
          <w:bCs/>
        </w:rPr>
        <w:t xml:space="preserve">According to our methodology our result of Naïve Bayes </w:t>
      </w:r>
      <w:r w:rsidR="00C5292E">
        <w:rPr>
          <w:bCs/>
        </w:rPr>
        <w:t xml:space="preserve">model </w:t>
      </w:r>
      <w:r>
        <w:rPr>
          <w:bCs/>
        </w:rPr>
        <w:t xml:space="preserve">is not good compared to </w:t>
      </w:r>
      <w:r w:rsidRPr="00B6094B">
        <w:rPr>
          <w:bCs/>
        </w:rPr>
        <w:fldChar w:fldCharType="begin" w:fldLock="1"/>
      </w:r>
      <w:r w:rsidRPr="00B6094B">
        <w:rPr>
          <w:bCs/>
        </w:rPr>
        <w:instrText>ADDIN CSL_CITATION {"citationItems":[{"id":"ITEM-1","itemData":{"DOI":"10.1109/ICTAS.2018.8368746","ISBN":"9781538610015","abstract":"The rapid increase in mountains of unstructured textual data accompanied by proliferation of tools to analyse them has opened up great opportunities and challenges for text mining research. The automatic labelling of text data is hard because people often express opinions in complex ways that are sometimes difficult to comprehend. The labelling process involves huge amount of efforts and mislabelled datasets usually lead to incorrect decisions. In this paper, we design a framework for sentiment analysis with opinion mining for the case of hotel customer feedback. Most available datasets of hotel reviews are not labelled which presents a lot of works for researchers as far as text data pre-processing task is concerned. Moreover, sentiment datasets are often highly domain sensitive and hard to create because sentiments are feelings such as emotions, attitudes and opinions that are commonly rife with idioms, onomatopoeias, homophones, phonemes, alliterations and acronyms. The proposed framework is termed sentiment polarity that automatically prepares a sentiment dataset for training and testing to extract unbiased opinions of hotel services from reviews. A comparative analysis was established with Naïve Bayes multinomial, sequential minimal optimization, compliment Naïve Bayes and Composite hypercubes on iterated random projections to discover a suitable machine learning algorithm for the classification component of the framework.","author":[{"dropping-particle":"","family":"Zvarevashe","given":"Kudakwashe","non-dropping-particle":"","parse-names":false,"suffix":""},{"dropping-particle":"","family":"Olugbara","given":"Oludayo O.","non-dropping-particle":"","parse-names":false,"suffix":""}],"container-title":"2018 Conference on Information Communications Technology and Society, ICTAS 2018 - Proceedings","id":"ITEM-1","issued":{"date-parts":[["2018"]]},"page":"1-4","publisher":"IEEE","title":"A framework for sentiment analysis with opinion mining of hotel reviews","type":"article-journal"},"uris":["http://www.mendeley.com/documents/?uuid=e92422ff-79b9-42d9-a744-749b58ed922b"]}],"mendeley":{"formattedCitation":"(Zvarevashe &amp; Olugbara, 2018)","plainTextFormattedCitation":"(Zvarevashe &amp; Olugbara, 2018)","previouslyFormattedCitation":"(Zvarevashe &amp; Olugbara, 2018)"},"properties":{"noteIndex":0},"schema":"https://github.com/citation-style-language/schema/raw/master/csl-citation.json"}</w:instrText>
      </w:r>
      <w:r w:rsidRPr="00B6094B">
        <w:rPr>
          <w:bCs/>
        </w:rPr>
        <w:fldChar w:fldCharType="separate"/>
      </w:r>
      <w:r w:rsidRPr="00B6094B">
        <w:rPr>
          <w:bCs/>
          <w:noProof/>
        </w:rPr>
        <w:t>(Zvarevashe &amp; Olugbara, 2018)</w:t>
      </w:r>
      <w:r w:rsidRPr="00B6094B">
        <w:rPr>
          <w:bCs/>
        </w:rPr>
        <w:fldChar w:fldCharType="end"/>
      </w:r>
      <w:r>
        <w:rPr>
          <w:bCs/>
        </w:rPr>
        <w:t xml:space="preserve"> work</w:t>
      </w:r>
      <w:r w:rsidR="00C5292E">
        <w:rPr>
          <w:bCs/>
        </w:rPr>
        <w:t xml:space="preserve"> but our accuracy of Naïve Bayes model is better compared to </w:t>
      </w:r>
      <w:r w:rsidR="00C5292E">
        <w:rPr>
          <w:sz w:val="24"/>
        </w:rPr>
        <w:t>t</w:t>
      </w:r>
      <w:r w:rsidR="00C615C6" w:rsidRPr="00B6094B">
        <w:rPr>
          <w:sz w:val="24"/>
        </w:rPr>
        <w:t xml:space="preserve">he authors </w:t>
      </w:r>
      <w:r w:rsidR="00C615C6" w:rsidRPr="00B6094B">
        <w:rPr>
          <w:bCs/>
        </w:rPr>
        <w:fldChar w:fldCharType="begin" w:fldLock="1"/>
      </w:r>
      <w:r w:rsidR="00C615C6" w:rsidRPr="00B6094B">
        <w:rPr>
          <w:bCs/>
        </w:rPr>
        <w:instrText>ADDIN CSL_CITATION {"citationItems":[{"id":"ITEM-1","itemData":{"DOI":"10.3390/make1010014","abstract":"Sentiment classification (SC) is a reference to the task of sentiment analysis (SA), which is a subfield of natural language processing (NLP) and is used to decide whether textual content implies a positive or negative review. This research focuses on the various machine learning (ML) algorithms which are utilized in the analyzation of sentiments and in the mining of reviews in different datasets. Overall, an SC task consists of two phases. The first phase deals with feature extraction (FE). Three different FE algorithms are applied in this research. The second phase covers the classification of the reviews by using various ML algorithms. These are Naïve Bayes (NB), Stochastic Gradient Descent (SGD), Support Vector Machines (SVM), Passive Aggressive (PA), Maximum Entropy (ME), Adaptive Boosting (AdaBoost), Multinomial NB (MNB), Bernoulli NB (BNB), Ridge Regression (RR) and Logistic Regression (LR). The performance of PA with a unigram is the best among other algorithms for all used datasets (IMDB, Cornell Movies, Amazon and Twitter) and provides values that range from 87% to 99.96% for all evaluation metrics.","author":[{"dropping-particle":"","family":"Gamal","given":"Donia","non-dropping-particle":"","parse-names":false,"suffix":""},{"dropping-particle":"","family":"Alfonse","given":"Marco","non-dropping-particle":"","parse-names":false,"suffix":""},{"dropping-particle":"","family":"M. El-Horbaty","given":"El-Sayed","non-dropping-particle":"","parse-names":false,"suffix":""},{"dropping-particle":"","family":"M. Salem","given":"Abdel-Badeeh","non-dropping-particle":"","parse-names":false,"suffix":""}],"container-title":"Machine Learning and Knowledge Extraction","id":"ITEM-1","issue":"1","issued":{"date-parts":[["2018"]]},"page":"224-234","title":"Analysis of Machine Learning Algorithms for Opinion Mining in Different Domains","type":"article-journal","volume":"1"},"uris":["http://www.mendeley.com/documents/?uuid=e7796aad-5396-470e-995b-385bb029e8f3"]}],"mendeley":{"formattedCitation":"(Gamal et al., 2018)","plainTextFormattedCitation":"(Gamal et al., 2018)","previouslyFormattedCitation":"(Gamal et al., 2018)"},"properties":{"noteIndex":0},"schema":"https://github.com/citation-style-language/schema/raw/master/csl-citation.json"}</w:instrText>
      </w:r>
      <w:r w:rsidR="00C615C6" w:rsidRPr="00B6094B">
        <w:rPr>
          <w:bCs/>
        </w:rPr>
        <w:fldChar w:fldCharType="separate"/>
      </w:r>
      <w:r w:rsidR="00C615C6" w:rsidRPr="00B6094B">
        <w:rPr>
          <w:bCs/>
          <w:noProof/>
        </w:rPr>
        <w:t>(Gamal et al., 2018)</w:t>
      </w:r>
      <w:r w:rsidR="00C615C6" w:rsidRPr="00B6094B">
        <w:rPr>
          <w:bCs/>
        </w:rPr>
        <w:fldChar w:fldCharType="end"/>
      </w:r>
      <w:r w:rsidR="00C615C6" w:rsidRPr="00B6094B">
        <w:rPr>
          <w:bCs/>
        </w:rPr>
        <w:t xml:space="preserve"> </w:t>
      </w:r>
      <w:r w:rsidR="00C5292E">
        <w:rPr>
          <w:bCs/>
        </w:rPr>
        <w:t xml:space="preserve">who </w:t>
      </w:r>
      <w:r w:rsidR="00C615C6" w:rsidRPr="00B6094B">
        <w:rPr>
          <w:bCs/>
        </w:rPr>
        <w:t>did a comparative analysis using various machine learning models</w:t>
      </w:r>
      <w:r w:rsidR="00C5292E">
        <w:rPr>
          <w:bCs/>
        </w:rPr>
        <w:t xml:space="preserve">. Our highest accuracy is achieved using Logistic Regression which is 0.83 and compared to the works of  </w:t>
      </w:r>
      <w:r w:rsidR="00C5292E" w:rsidRPr="00B6094B">
        <w:rPr>
          <w:bCs/>
        </w:rPr>
        <w:fldChar w:fldCharType="begin" w:fldLock="1"/>
      </w:r>
      <w:r w:rsidR="00C5292E" w:rsidRPr="00B6094B">
        <w:rPr>
          <w:bCs/>
        </w:rPr>
        <w:instrText>ADDIN CSL_CITATION {"citationItems":[{"id":"ITEM-1","itemData":{"DOI":"10.3390/make1010014","abstract":"Sentiment classification (SC) is a reference to the task of sentiment analysis (SA), which is a subfield of natural language processing (NLP) and is used to decide whether textual content implies a positive or negative review. This research focuses on the various machine learning (ML) algorithms which are utilized in the analyzation of sentiments and in the mining of reviews in different datasets. Overall, an SC task consists of two phases. The first phase deals with feature extraction (FE). Three different FE algorithms are applied in this research. The second phase covers the classification of the reviews by using various ML algorithms. These are Naïve Bayes (NB), Stochastic Gradient Descent (SGD), Support Vector Machines (SVM), Passive Aggressive (PA), Maximum Entropy (ME), Adaptive Boosting (AdaBoost), Multinomial NB (MNB), Bernoulli NB (BNB), Ridge Regression (RR) and Logistic Regression (LR). The performance of PA with a unigram is the best among other algorithms for all used datasets (IMDB, Cornell Movies, Amazon and Twitter) and provides values that range from 87% to 99.96% for all evaluation metrics.","author":[{"dropping-particle":"","family":"Gamal","given":"Donia","non-dropping-particle":"","parse-names":false,"suffix":""},{"dropping-particle":"","family":"Alfonse","given":"Marco","non-dropping-particle":"","parse-names":false,"suffix":""},{"dropping-particle":"","family":"M. El-Horbaty","given":"El-Sayed","non-dropping-particle":"","parse-names":false,"suffix":""},{"dropping-particle":"","family":"M. Salem","given":"Abdel-Badeeh","non-dropping-particle":"","parse-names":false,"suffix":""}],"container-title":"Machine Learning and Knowledge Extraction","id":"ITEM-1","issue":"1","issued":{"date-parts":[["2018"]]},"page":"224-234","title":"Analysis of Machine Learning Algorithms for Opinion Mining in Different Domains","type":"article-journal","volume":"1"},"uris":["http://www.mendeley.com/documents/?uuid=e7796aad-5396-470e-995b-385bb029e8f3"]}],"mendeley":{"formattedCitation":"(Gamal et al., 2018)","plainTextFormattedCitation":"(Gamal et al., 2018)","previouslyFormattedCitation":"(Gamal et al., 2018)"},"properties":{"noteIndex":0},"schema":"https://github.com/citation-style-language/schema/raw/master/csl-citation.json"}</w:instrText>
      </w:r>
      <w:r w:rsidR="00C5292E" w:rsidRPr="00B6094B">
        <w:rPr>
          <w:bCs/>
        </w:rPr>
        <w:fldChar w:fldCharType="separate"/>
      </w:r>
      <w:r w:rsidR="00C5292E" w:rsidRPr="00B6094B">
        <w:rPr>
          <w:bCs/>
          <w:noProof/>
        </w:rPr>
        <w:t>(Gamal et al., 2018)</w:t>
      </w:r>
      <w:r w:rsidR="00C5292E" w:rsidRPr="00B6094B">
        <w:rPr>
          <w:bCs/>
        </w:rPr>
        <w:fldChar w:fldCharType="end"/>
      </w:r>
      <w:r w:rsidR="00C5292E">
        <w:rPr>
          <w:bCs/>
        </w:rPr>
        <w:t xml:space="preserve"> and </w:t>
      </w:r>
      <w:r w:rsidR="00C5292E" w:rsidRPr="00B6094B">
        <w:fldChar w:fldCharType="begin" w:fldLock="1"/>
      </w:r>
      <w:r w:rsidR="00C5292E" w:rsidRPr="00B6094B">
        <w:instrText>ADDIN CSL_CITATION {"citationItems":[{"id":"ITEM-1","itemData":{"DOI":"10.1016/j.ipm.2015.04.003","ISSN":"03064573","abstract":"The polarity shift problem is a major factor that affects classification performance of machine-learning-based sentiment analysis systems. In this paper, we propose a three-stage cascade model to address the polarity shift problem in the context of document-level sentiment classification. We first split each document into a set of subsentences and build a hybrid model that employs rules and statistical methods to detect explicit and implicit polarity shifts, respectively. Secondly, we propose a polarity shift elimination method, to remove polarity shift in negations. Finally, we train base classifiers on training subsets divided by different types of polarity shifts, and use a weighted combination of the component classifiers for sentiment classification. The results on a range of experiments illustrate that our approach significantly outperforms several alternative methods for polarity shift detection and elimination.","author":[{"dropping-particle":"","family":"Xia","given":"Rui","non-dropping-particle":"","parse-names":false,"suffix":""},{"dropping-particle":"","family":"Xu","given":"Feng","non-dropping-particle":"","parse-names":false,"suffix":""},{"dropping-particle":"","family":"Yu","given":"Jianfei","non-dropping-particle":"","parse-names":false,"suffix":""},{"dropping-particle":"","family":"Qi","given":"Yong","non-dropping-particle":"","parse-names":false,"suffix":""},{"dropping-particle":"","family":"Cambria","given":"Erik","non-dropping-particle":"","parse-names":false,"suffix":""}],"container-title":"Information Processing and Management","id":"ITEM-1","issue":"1","issued":{"date-parts":[["2016"]]},"page":"36-45","publisher":"Elsevier B.V.","title":"Polarity shift detection, elimination and ensemble: A three-stage model for document-level sentiment analysis","type":"article-journal","volume":"52"},"uris":["http://www.mendeley.com/documents/?uuid=20873c9b-430f-4a25-bb85-48d72861fbe4"]}],"mendeley":{"formattedCitation":"(Xia et al., 2016)","plainTextFormattedCitation":"(Xia et al., 2016)","previouslyFormattedCitation":"(Xia et al., 2016)"},"properties":{"noteIndex":0},"schema":"https://github.com/citation-style-language/schema/raw/master/csl-citation.json"}</w:instrText>
      </w:r>
      <w:r w:rsidR="00C5292E" w:rsidRPr="00B6094B">
        <w:fldChar w:fldCharType="separate"/>
      </w:r>
      <w:r w:rsidR="00C5292E" w:rsidRPr="00B6094B">
        <w:rPr>
          <w:noProof/>
        </w:rPr>
        <w:t>(Xia et al., 2016)</w:t>
      </w:r>
      <w:r w:rsidR="00C5292E" w:rsidRPr="00B6094B">
        <w:fldChar w:fldCharType="end"/>
      </w:r>
      <w:r w:rsidR="00C5292E">
        <w:t xml:space="preserve"> it is less. Therefore, we can say that our models still have some room for improvement.</w:t>
      </w:r>
    </w:p>
    <w:p w14:paraId="5D940E7B" w14:textId="2655573E" w:rsidR="003D40C4" w:rsidRPr="00B6094B" w:rsidRDefault="00F62DCF" w:rsidP="003D40C4">
      <w:pPr>
        <w:pStyle w:val="Heading1"/>
        <w:rPr>
          <w:rFonts w:ascii="Times New Roman" w:hAnsi="Times New Roman" w:cs="Times New Roman"/>
          <w:b/>
          <w:color w:val="000000" w:themeColor="text1"/>
        </w:rPr>
      </w:pPr>
      <w:r>
        <w:rPr>
          <w:rFonts w:ascii="Times New Roman" w:hAnsi="Times New Roman" w:cs="Times New Roman"/>
          <w:b/>
          <w:color w:val="000000" w:themeColor="text1"/>
        </w:rPr>
        <w:t>Conclusion</w:t>
      </w:r>
      <w:r w:rsidR="003D40C4" w:rsidRPr="00B6094B">
        <w:rPr>
          <w:rFonts w:ascii="Times New Roman" w:hAnsi="Times New Roman" w:cs="Times New Roman"/>
          <w:b/>
          <w:color w:val="000000" w:themeColor="text1"/>
        </w:rPr>
        <w:t>:</w:t>
      </w:r>
    </w:p>
    <w:p w14:paraId="1C970E18" w14:textId="504F2BDD" w:rsidR="000C72CD" w:rsidRPr="00B6094B" w:rsidRDefault="00A14ED4" w:rsidP="000C72CD">
      <w:r w:rsidRPr="00B6094B">
        <w:t>In the end</w:t>
      </w:r>
      <w:r w:rsidR="006F6C4F">
        <w:t>,</w:t>
      </w:r>
      <w:r w:rsidRPr="00B6094B">
        <w:t xml:space="preserve"> we would conclude o</w:t>
      </w:r>
      <w:r w:rsidR="005B60F1" w:rsidRPr="00B6094B">
        <w:t>ur research paper as,</w:t>
      </w:r>
      <w:r w:rsidR="006B37F5" w:rsidRPr="00B6094B">
        <w:t xml:space="preserve"> that opinion mining or sentiment analysis is getting vital part of many industries day by day, it is helping to understand current trend and allowing companies to fulfil customer’s demands in a better way along with flourishing their own business. </w:t>
      </w:r>
      <w:r w:rsidR="00361FCF" w:rsidRPr="00B6094B">
        <w:t>Furthermore,</w:t>
      </w:r>
      <w:r w:rsidR="005B60F1" w:rsidRPr="00B6094B">
        <w:t xml:space="preserve"> we can safely say that Logistic R</w:t>
      </w:r>
      <w:r w:rsidR="006B37F5" w:rsidRPr="00B6094B">
        <w:t xml:space="preserve">egression has shown good performance in opinion mining and in </w:t>
      </w:r>
      <w:r w:rsidR="005B60F1" w:rsidRPr="00B6094B">
        <w:t>future, we can simply take Logistic R</w:t>
      </w:r>
      <w:r w:rsidR="006B37F5" w:rsidRPr="00B6094B">
        <w:t xml:space="preserve">egression to compare with any other algorithm’s performance for further studies to make sentiment analysis more accurate. </w:t>
      </w:r>
      <w:r w:rsidR="008347FD" w:rsidRPr="00B6094B">
        <w:t xml:space="preserve">All other analysis before preprocessing show the credibility of data and of </w:t>
      </w:r>
      <w:r w:rsidR="005B60F1" w:rsidRPr="00B6094B">
        <w:t>course,</w:t>
      </w:r>
      <w:r w:rsidR="008347FD" w:rsidRPr="00B6094B">
        <w:t xml:space="preserve"> ROC curve tells us how credible is our </w:t>
      </w:r>
      <w:r w:rsidR="005B60F1" w:rsidRPr="00B6094B">
        <w:t>algorithm that</w:t>
      </w:r>
      <w:r w:rsidR="008347FD" w:rsidRPr="00B6094B">
        <w:t xml:space="preserve"> can ultimately save lots of time and effort.</w:t>
      </w:r>
      <w:r w:rsidR="006B37F5" w:rsidRPr="00B6094B">
        <w:t xml:space="preserve"> </w:t>
      </w:r>
    </w:p>
    <w:p w14:paraId="4D1C2478" w14:textId="3719934E" w:rsidR="00BC32C3" w:rsidRPr="00B6094B" w:rsidRDefault="002A5AA4" w:rsidP="009A1939">
      <w:pPr>
        <w:rPr>
          <w:rFonts w:eastAsiaTheme="majorEastAsia"/>
          <w:b/>
          <w:color w:val="000000" w:themeColor="text1"/>
          <w:sz w:val="32"/>
          <w:szCs w:val="32"/>
        </w:rPr>
      </w:pPr>
      <w:r w:rsidRPr="00B6094B">
        <w:rPr>
          <w:rFonts w:eastAsiaTheme="majorEastAsia"/>
          <w:b/>
          <w:color w:val="000000" w:themeColor="text1"/>
          <w:sz w:val="32"/>
          <w:szCs w:val="32"/>
        </w:rPr>
        <w:br w:type="page"/>
      </w:r>
    </w:p>
    <w:p w14:paraId="218C610D" w14:textId="4CA620F3" w:rsidR="00A13DC6" w:rsidRPr="00B6094B" w:rsidRDefault="00A13DC6" w:rsidP="00A13DC6">
      <w:pPr>
        <w:pStyle w:val="Heading1"/>
        <w:rPr>
          <w:rFonts w:ascii="Times New Roman" w:hAnsi="Times New Roman" w:cs="Times New Roman"/>
          <w:b/>
          <w:color w:val="000000" w:themeColor="text1"/>
        </w:rPr>
      </w:pPr>
      <w:r w:rsidRPr="00B6094B">
        <w:rPr>
          <w:rFonts w:ascii="Times New Roman" w:hAnsi="Times New Roman" w:cs="Times New Roman"/>
          <w:b/>
          <w:color w:val="000000" w:themeColor="text1"/>
        </w:rPr>
        <w:t>References:</w:t>
      </w:r>
    </w:p>
    <w:p w14:paraId="3418CFAD" w14:textId="7E6BFFB5" w:rsidR="00AE1586" w:rsidRPr="00B6094B" w:rsidRDefault="00A13DC6" w:rsidP="00AE1586">
      <w:pPr>
        <w:widowControl w:val="0"/>
        <w:autoSpaceDE w:val="0"/>
        <w:autoSpaceDN w:val="0"/>
        <w:adjustRightInd w:val="0"/>
        <w:spacing w:line="240" w:lineRule="auto"/>
        <w:ind w:left="480" w:hanging="480"/>
        <w:rPr>
          <w:noProof/>
          <w:szCs w:val="24"/>
        </w:rPr>
      </w:pPr>
      <w:r w:rsidRPr="00B6094B">
        <w:fldChar w:fldCharType="begin" w:fldLock="1"/>
      </w:r>
      <w:r w:rsidRPr="00B6094B">
        <w:instrText xml:space="preserve">ADDIN Mendeley Bibliography CSL_BIBLIOGRAPHY </w:instrText>
      </w:r>
      <w:r w:rsidRPr="00B6094B">
        <w:fldChar w:fldCharType="separate"/>
      </w:r>
      <w:r w:rsidR="00AE1586" w:rsidRPr="00B6094B">
        <w:rPr>
          <w:noProof/>
          <w:szCs w:val="24"/>
        </w:rPr>
        <w:t xml:space="preserve">Agarwal, B., &amp; Mittal, N. (2013). </w:t>
      </w:r>
      <w:r w:rsidR="00AE1586" w:rsidRPr="00B6094B">
        <w:rPr>
          <w:i/>
          <w:iCs/>
          <w:noProof/>
          <w:szCs w:val="24"/>
        </w:rPr>
        <w:t>LNCS 7817 - Optimal Feature Selection for Sentiment Analysis</w:t>
      </w:r>
      <w:r w:rsidR="00AE1586" w:rsidRPr="00B6094B">
        <w:rPr>
          <w:noProof/>
          <w:szCs w:val="24"/>
        </w:rPr>
        <w:t>. 13–24.</w:t>
      </w:r>
    </w:p>
    <w:p w14:paraId="36E3DCD7"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Alsaeedi, A., &amp; Khan, M. Z. (2019). A study on sentiment analysis techniques of Twitter data. </w:t>
      </w:r>
      <w:r w:rsidRPr="00B6094B">
        <w:rPr>
          <w:i/>
          <w:iCs/>
          <w:noProof/>
          <w:szCs w:val="24"/>
        </w:rPr>
        <w:t>International Journal of Advanced Computer Science and Applications</w:t>
      </w:r>
      <w:r w:rsidRPr="00B6094B">
        <w:rPr>
          <w:noProof/>
          <w:szCs w:val="24"/>
        </w:rPr>
        <w:t xml:space="preserve">, </w:t>
      </w:r>
      <w:r w:rsidRPr="00B6094B">
        <w:rPr>
          <w:i/>
          <w:iCs/>
          <w:noProof/>
          <w:szCs w:val="24"/>
        </w:rPr>
        <w:t>10</w:t>
      </w:r>
      <w:r w:rsidRPr="00B6094B">
        <w:rPr>
          <w:noProof/>
          <w:szCs w:val="24"/>
        </w:rPr>
        <w:t>(2), 361–374. https://doi.org/10.14569/ijacsa.2019.0100248</w:t>
      </w:r>
    </w:p>
    <w:p w14:paraId="5E9BF866"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Badaro, G., Baly, R., Hajj, H., El-Hajj, W., Shaban, K. B., Habash, N., Al-Sallab, A., &amp; Hamdi, A. (2019). A survey of opinion mining in Arabic: A comprehensive system perspective covering challenges and advances in tools, resources, models, applications, and visualizations. </w:t>
      </w:r>
      <w:r w:rsidRPr="00B6094B">
        <w:rPr>
          <w:i/>
          <w:iCs/>
          <w:noProof/>
          <w:szCs w:val="24"/>
        </w:rPr>
        <w:t>ACM Transactions on Asian and Low-Resource Language Information Processing</w:t>
      </w:r>
      <w:r w:rsidRPr="00B6094B">
        <w:rPr>
          <w:noProof/>
          <w:szCs w:val="24"/>
        </w:rPr>
        <w:t xml:space="preserve">, </w:t>
      </w:r>
      <w:r w:rsidRPr="00B6094B">
        <w:rPr>
          <w:i/>
          <w:iCs/>
          <w:noProof/>
          <w:szCs w:val="24"/>
        </w:rPr>
        <w:t>18</w:t>
      </w:r>
      <w:r w:rsidRPr="00B6094B">
        <w:rPr>
          <w:noProof/>
          <w:szCs w:val="24"/>
        </w:rPr>
        <w:t>(3). https://doi.org/10.1145/3295662</w:t>
      </w:r>
    </w:p>
    <w:p w14:paraId="20954829"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Blitzer, J., Dredze, M., &amp; Pereira, F. (2007). ACL07 Biographies, Bollywood, Boom-boxes and Blenders. </w:t>
      </w:r>
      <w:r w:rsidRPr="00B6094B">
        <w:rPr>
          <w:i/>
          <w:iCs/>
          <w:noProof/>
          <w:szCs w:val="24"/>
        </w:rPr>
        <w:t>Association for Computational Linguistics - ACL 2007</w:t>
      </w:r>
      <w:r w:rsidRPr="00B6094B">
        <w:rPr>
          <w:noProof/>
          <w:szCs w:val="24"/>
        </w:rPr>
        <w:t xml:space="preserve">, </w:t>
      </w:r>
      <w:r w:rsidRPr="00B6094B">
        <w:rPr>
          <w:i/>
          <w:iCs/>
          <w:noProof/>
          <w:szCs w:val="24"/>
        </w:rPr>
        <w:t>June</w:t>
      </w:r>
      <w:r w:rsidRPr="00B6094B">
        <w:rPr>
          <w:noProof/>
          <w:szCs w:val="24"/>
        </w:rPr>
        <w:t>, 440–447.</w:t>
      </w:r>
    </w:p>
    <w:p w14:paraId="19FDFDFA"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Chinsha, T. C., &amp; Joseph, S. (2015). A syntactic approach for aspect based opinion mining. </w:t>
      </w:r>
      <w:r w:rsidRPr="00B6094B">
        <w:rPr>
          <w:i/>
          <w:iCs/>
          <w:noProof/>
          <w:szCs w:val="24"/>
        </w:rPr>
        <w:t>Proceedings of the 2015 IEEE 9th International Conference on Semantic Computing, IEEE ICSC 2015</w:t>
      </w:r>
      <w:r w:rsidRPr="00B6094B">
        <w:rPr>
          <w:noProof/>
          <w:szCs w:val="24"/>
        </w:rPr>
        <w:t>, 24–31. https://doi.org/10.1109/ICOSC.2015.7050774</w:t>
      </w:r>
    </w:p>
    <w:p w14:paraId="40051253"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Gamal, D., Alfonse, M., M. El-Horbaty, E.-S., &amp; M. Salem, A.-B. (2018). Analysis of Machine Learning Algorithms for Opinion Mining in Different Domains. </w:t>
      </w:r>
      <w:r w:rsidRPr="00B6094B">
        <w:rPr>
          <w:i/>
          <w:iCs/>
          <w:noProof/>
          <w:szCs w:val="24"/>
        </w:rPr>
        <w:t>Machine Learning and Knowledge Extraction</w:t>
      </w:r>
      <w:r w:rsidRPr="00B6094B">
        <w:rPr>
          <w:noProof/>
          <w:szCs w:val="24"/>
        </w:rPr>
        <w:t xml:space="preserve">, </w:t>
      </w:r>
      <w:r w:rsidRPr="00B6094B">
        <w:rPr>
          <w:i/>
          <w:iCs/>
          <w:noProof/>
          <w:szCs w:val="24"/>
        </w:rPr>
        <w:t>1</w:t>
      </w:r>
      <w:r w:rsidRPr="00B6094B">
        <w:rPr>
          <w:noProof/>
          <w:szCs w:val="24"/>
        </w:rPr>
        <w:t>(1), 224–234. https://doi.org/10.3390/make1010014</w:t>
      </w:r>
    </w:p>
    <w:p w14:paraId="1D9CBDF7"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Indhuja, K., &amp; Reghu Raj, P. C. (2014). Fuzzy logic based sentiment analysis of product review documents. </w:t>
      </w:r>
      <w:r w:rsidRPr="00B6094B">
        <w:rPr>
          <w:i/>
          <w:iCs/>
          <w:noProof/>
          <w:szCs w:val="24"/>
        </w:rPr>
        <w:t>2014 1st International Conference on Computational Systems and Communications, ICCSC 2014</w:t>
      </w:r>
      <w:r w:rsidRPr="00B6094B">
        <w:rPr>
          <w:noProof/>
          <w:szCs w:val="24"/>
        </w:rPr>
        <w:t xml:space="preserve">, </w:t>
      </w:r>
      <w:r w:rsidRPr="00B6094B">
        <w:rPr>
          <w:i/>
          <w:iCs/>
          <w:noProof/>
          <w:szCs w:val="24"/>
        </w:rPr>
        <w:t>December</w:t>
      </w:r>
      <w:r w:rsidRPr="00B6094B">
        <w:rPr>
          <w:noProof/>
          <w:szCs w:val="24"/>
        </w:rPr>
        <w:t>, 18–22. https://doi.org/10.1109/COMPSC.2014.7032613</w:t>
      </w:r>
    </w:p>
    <w:p w14:paraId="21306EF8"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Kai, Y., Cai, Y., Dongping, H., Li, J., Zhou, Z., &amp; Lei, X. (2017). An effective hybrid model for opinion mining and sentiment analysis. </w:t>
      </w:r>
      <w:r w:rsidRPr="00B6094B">
        <w:rPr>
          <w:i/>
          <w:iCs/>
          <w:noProof/>
          <w:szCs w:val="24"/>
        </w:rPr>
        <w:t>2017 IEEE International Conference on Big Data and Smart Computing, BigComp 2017</w:t>
      </w:r>
      <w:r w:rsidRPr="00B6094B">
        <w:rPr>
          <w:noProof/>
          <w:szCs w:val="24"/>
        </w:rPr>
        <w:t>, 465–466. https://doi.org/10.1109/BIGCOMP.2017.7881759</w:t>
      </w:r>
    </w:p>
    <w:p w14:paraId="5A1DE973"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Kaur, A., &amp; Gupta, V. (2013). A survey on sentiment analysis and opinion mining techniques. </w:t>
      </w:r>
      <w:r w:rsidRPr="00B6094B">
        <w:rPr>
          <w:i/>
          <w:iCs/>
          <w:noProof/>
          <w:szCs w:val="24"/>
        </w:rPr>
        <w:t>Journal of Emerging Technologies in Web Intelligence</w:t>
      </w:r>
      <w:r w:rsidRPr="00B6094B">
        <w:rPr>
          <w:noProof/>
          <w:szCs w:val="24"/>
        </w:rPr>
        <w:t xml:space="preserve">, </w:t>
      </w:r>
      <w:r w:rsidRPr="00B6094B">
        <w:rPr>
          <w:i/>
          <w:iCs/>
          <w:noProof/>
          <w:szCs w:val="24"/>
        </w:rPr>
        <w:t>5</w:t>
      </w:r>
      <w:r w:rsidRPr="00B6094B">
        <w:rPr>
          <w:noProof/>
          <w:szCs w:val="24"/>
        </w:rPr>
        <w:t>(4), 367–371. https://doi.org/10.4304/jetwi.5.4.367-371</w:t>
      </w:r>
    </w:p>
    <w:p w14:paraId="4891B3F3"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M, M., &amp; Mehla, S. (2019). Sentiment Analysis of Movie Reviews using Machine Learning Classifiers. </w:t>
      </w:r>
      <w:r w:rsidRPr="00B6094B">
        <w:rPr>
          <w:i/>
          <w:iCs/>
          <w:noProof/>
          <w:szCs w:val="24"/>
        </w:rPr>
        <w:t>International Journal of Computer Applications</w:t>
      </w:r>
      <w:r w:rsidRPr="00B6094B">
        <w:rPr>
          <w:noProof/>
          <w:szCs w:val="24"/>
        </w:rPr>
        <w:t xml:space="preserve">, </w:t>
      </w:r>
      <w:r w:rsidRPr="00B6094B">
        <w:rPr>
          <w:i/>
          <w:iCs/>
          <w:noProof/>
          <w:szCs w:val="24"/>
        </w:rPr>
        <w:t>182</w:t>
      </w:r>
      <w:r w:rsidRPr="00B6094B">
        <w:rPr>
          <w:noProof/>
          <w:szCs w:val="24"/>
        </w:rPr>
        <w:t>(50), 25–28. https://doi.org/10.5120/ijca2019918756</w:t>
      </w:r>
    </w:p>
    <w:p w14:paraId="18B13C95"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Maas, A. L., Daly, R. E., Pham, P. T., Huang, D., Ng, A. Y., &amp; Potts, C. (2011). Learning Word Vectors for Sentiment Analysis. </w:t>
      </w:r>
      <w:r w:rsidRPr="00B6094B">
        <w:rPr>
          <w:i/>
          <w:iCs/>
          <w:noProof/>
          <w:szCs w:val="24"/>
        </w:rPr>
        <w:t>Proceedings of the 49th Annual Meeting of the Association for Computational Linguistics: Human Language Technologies</w:t>
      </w:r>
      <w:r w:rsidRPr="00B6094B">
        <w:rPr>
          <w:noProof/>
          <w:szCs w:val="24"/>
        </w:rPr>
        <w:t>, 142–150. http://www.aclweb.org/anthology/P11-1015</w:t>
      </w:r>
    </w:p>
    <w:p w14:paraId="626DE8A8"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Mäntylä, M. V, Graziotin, D., &amp; Kuutila, M. (2018). The Evolution of Sentiment Analysis. </w:t>
      </w:r>
      <w:r w:rsidRPr="00B6094B">
        <w:rPr>
          <w:i/>
          <w:iCs/>
          <w:noProof/>
          <w:szCs w:val="24"/>
        </w:rPr>
        <w:t>Computer Review</w:t>
      </w:r>
      <w:r w:rsidRPr="00B6094B">
        <w:rPr>
          <w:noProof/>
          <w:szCs w:val="24"/>
        </w:rPr>
        <w:t xml:space="preserve">, </w:t>
      </w:r>
      <w:r w:rsidRPr="00B6094B">
        <w:rPr>
          <w:i/>
          <w:iCs/>
          <w:noProof/>
          <w:szCs w:val="24"/>
        </w:rPr>
        <w:t>27</w:t>
      </w:r>
      <w:r w:rsidRPr="00B6094B">
        <w:rPr>
          <w:noProof/>
          <w:szCs w:val="24"/>
        </w:rPr>
        <w:t>(February), 16–32. https://doi.org/10.1016/j.cosrev.2017.10.002</w:t>
      </w:r>
    </w:p>
    <w:p w14:paraId="2D836EA4"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Moraes, R., Valiati, J. F., &amp; Gavião Neto, W. P. (2013). Document-level sentiment classification: An empirical comparison between SVM and ANN. </w:t>
      </w:r>
      <w:r w:rsidRPr="00B6094B">
        <w:rPr>
          <w:i/>
          <w:iCs/>
          <w:noProof/>
          <w:szCs w:val="24"/>
        </w:rPr>
        <w:t>Expert Systems with Applications</w:t>
      </w:r>
      <w:r w:rsidRPr="00B6094B">
        <w:rPr>
          <w:noProof/>
          <w:szCs w:val="24"/>
        </w:rPr>
        <w:t xml:space="preserve">, </w:t>
      </w:r>
      <w:r w:rsidRPr="00B6094B">
        <w:rPr>
          <w:i/>
          <w:iCs/>
          <w:noProof/>
          <w:szCs w:val="24"/>
        </w:rPr>
        <w:t>40</w:t>
      </w:r>
      <w:r w:rsidRPr="00B6094B">
        <w:rPr>
          <w:noProof/>
          <w:szCs w:val="24"/>
        </w:rPr>
        <w:t>(2), 621–633. https://doi.org/10.1016/j.eswa.2012.07.059</w:t>
      </w:r>
    </w:p>
    <w:p w14:paraId="26385BDA"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Mtetwa, N., Awukam, A. O., &amp; Yousefi, M. (2018). Feature Extraction and Classification of Movie Reviews. </w:t>
      </w:r>
      <w:r w:rsidRPr="00B6094B">
        <w:rPr>
          <w:i/>
          <w:iCs/>
          <w:noProof/>
          <w:szCs w:val="24"/>
        </w:rPr>
        <w:t>5th International Conference on Soft Computing and Machine Intelligence, ISCMI 2018</w:t>
      </w:r>
      <w:r w:rsidRPr="00B6094B">
        <w:rPr>
          <w:noProof/>
          <w:szCs w:val="24"/>
        </w:rPr>
        <w:t>, 67–71. https://doi.org/10.1109/ISCMI.2018.8703235</w:t>
      </w:r>
    </w:p>
    <w:p w14:paraId="5B287E9A"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Pang, B., &amp; Lee, L. (2004). </w:t>
      </w:r>
      <w:r w:rsidRPr="00B6094B">
        <w:rPr>
          <w:i/>
          <w:iCs/>
          <w:noProof/>
          <w:szCs w:val="24"/>
        </w:rPr>
        <w:t>A Sentimental Education: Sentiment Analysis Using Subjectivity Summarization Based on Minimum Cuts</w:t>
      </w:r>
      <w:r w:rsidRPr="00B6094B">
        <w:rPr>
          <w:noProof/>
          <w:szCs w:val="24"/>
        </w:rPr>
        <w:t>. http://arxiv.org/abs/cs/0409058</w:t>
      </w:r>
    </w:p>
    <w:p w14:paraId="3B8DD3EE"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Penubaka Balaji, D. H. and O. N. (2018). 6. An Overview on Opinion Mining Techniques and Sentiment Analysis. </w:t>
      </w:r>
      <w:r w:rsidRPr="00B6094B">
        <w:rPr>
          <w:i/>
          <w:iCs/>
          <w:noProof/>
          <w:szCs w:val="24"/>
        </w:rPr>
        <w:t>International Journal of Pure and Applied Maths</w:t>
      </w:r>
      <w:r w:rsidRPr="00B6094B">
        <w:rPr>
          <w:noProof/>
          <w:szCs w:val="24"/>
        </w:rPr>
        <w:t xml:space="preserve">, </w:t>
      </w:r>
      <w:r w:rsidRPr="00B6094B">
        <w:rPr>
          <w:i/>
          <w:iCs/>
          <w:noProof/>
          <w:szCs w:val="24"/>
        </w:rPr>
        <w:t>India</w:t>
      </w:r>
      <w:r w:rsidRPr="00B6094B">
        <w:rPr>
          <w:noProof/>
          <w:szCs w:val="24"/>
        </w:rPr>
        <w:t>(19), 61–69.</w:t>
      </w:r>
    </w:p>
    <w:p w14:paraId="4B082036"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Ruseti, S., Sirbu, M. D., Calin, M. A., Dascalu, M., Trausan-Matu, S., &amp; Militaru, G. (2020). Comprehensive exploration of game reviews extraction and opinion mining using nlp techniques. </w:t>
      </w:r>
      <w:r w:rsidRPr="00B6094B">
        <w:rPr>
          <w:i/>
          <w:iCs/>
          <w:noProof/>
          <w:szCs w:val="24"/>
        </w:rPr>
        <w:t>Advances in Intelligent Systems and Computing</w:t>
      </w:r>
      <w:r w:rsidRPr="00B6094B">
        <w:rPr>
          <w:noProof/>
          <w:szCs w:val="24"/>
        </w:rPr>
        <w:t xml:space="preserve">, </w:t>
      </w:r>
      <w:r w:rsidRPr="00B6094B">
        <w:rPr>
          <w:i/>
          <w:iCs/>
          <w:noProof/>
          <w:szCs w:val="24"/>
        </w:rPr>
        <w:t>1041</w:t>
      </w:r>
      <w:r w:rsidRPr="00B6094B">
        <w:rPr>
          <w:noProof/>
          <w:szCs w:val="24"/>
        </w:rPr>
        <w:t>(January), 323–331. https://doi.org/10.1007/978-981-15-0637-6_27</w:t>
      </w:r>
    </w:p>
    <w:p w14:paraId="11C88DCA"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Saberi, B., &amp; Saad, S. (2017). Sentiment analysis or opinion mining: A review. </w:t>
      </w:r>
      <w:r w:rsidRPr="00B6094B">
        <w:rPr>
          <w:i/>
          <w:iCs/>
          <w:noProof/>
          <w:szCs w:val="24"/>
        </w:rPr>
        <w:t>International Journal on Advanced Science, Engineering and Information Technology</w:t>
      </w:r>
      <w:r w:rsidRPr="00B6094B">
        <w:rPr>
          <w:noProof/>
          <w:szCs w:val="24"/>
        </w:rPr>
        <w:t xml:space="preserve">, </w:t>
      </w:r>
      <w:r w:rsidRPr="00B6094B">
        <w:rPr>
          <w:i/>
          <w:iCs/>
          <w:noProof/>
          <w:szCs w:val="24"/>
        </w:rPr>
        <w:t>7</w:t>
      </w:r>
      <w:r w:rsidRPr="00B6094B">
        <w:rPr>
          <w:noProof/>
          <w:szCs w:val="24"/>
        </w:rPr>
        <w:t>(5), 1660–1666. https://doi.org/10.18517/ijaseit.7.5.2137</w:t>
      </w:r>
    </w:p>
    <w:p w14:paraId="55F42D83"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Sahu, T. P., &amp; Ahuja, S. (2016). Sentiment analysis of movie reviews: A study on feature selection and classification algorithms. </w:t>
      </w:r>
      <w:r w:rsidRPr="00B6094B">
        <w:rPr>
          <w:i/>
          <w:iCs/>
          <w:noProof/>
          <w:szCs w:val="24"/>
        </w:rPr>
        <w:t>International Conference on Microelectronics, Computing and Communication, MicroCom 2016</w:t>
      </w:r>
      <w:r w:rsidRPr="00B6094B">
        <w:rPr>
          <w:noProof/>
          <w:szCs w:val="24"/>
        </w:rPr>
        <w:t>. https://doi.org/10.1109/MicroCom.2016.7522583</w:t>
      </w:r>
    </w:p>
    <w:p w14:paraId="1382DE19"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Sharma, R., Nigam, S., &amp; Jain, R. (2014). Opinion Mining of Movie Reviews At Document Level. </w:t>
      </w:r>
      <w:r w:rsidRPr="00B6094B">
        <w:rPr>
          <w:i/>
          <w:iCs/>
          <w:noProof/>
          <w:szCs w:val="24"/>
        </w:rPr>
        <w:t>International Journal on Information Theory</w:t>
      </w:r>
      <w:r w:rsidRPr="00B6094B">
        <w:rPr>
          <w:noProof/>
          <w:szCs w:val="24"/>
        </w:rPr>
        <w:t xml:space="preserve">, </w:t>
      </w:r>
      <w:r w:rsidRPr="00B6094B">
        <w:rPr>
          <w:i/>
          <w:iCs/>
          <w:noProof/>
          <w:szCs w:val="24"/>
        </w:rPr>
        <w:t>3</w:t>
      </w:r>
      <w:r w:rsidRPr="00B6094B">
        <w:rPr>
          <w:noProof/>
          <w:szCs w:val="24"/>
        </w:rPr>
        <w:t>(3), 13–21. https://doi.org/10.5121/ijit.2014.3302</w:t>
      </w:r>
    </w:p>
    <w:p w14:paraId="1E8F20F4"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Singh, P. K., &amp; Shahid Husain, M. (2014). Methodological Study Of Opinion Mining And Sentiment Analysis Techniques. </w:t>
      </w:r>
      <w:r w:rsidRPr="00B6094B">
        <w:rPr>
          <w:i/>
          <w:iCs/>
          <w:noProof/>
          <w:szCs w:val="24"/>
        </w:rPr>
        <w:t>International Journal on Soft Computing</w:t>
      </w:r>
      <w:r w:rsidRPr="00B6094B">
        <w:rPr>
          <w:noProof/>
          <w:szCs w:val="24"/>
        </w:rPr>
        <w:t xml:space="preserve">, </w:t>
      </w:r>
      <w:r w:rsidRPr="00B6094B">
        <w:rPr>
          <w:i/>
          <w:iCs/>
          <w:noProof/>
          <w:szCs w:val="24"/>
        </w:rPr>
        <w:t>5</w:t>
      </w:r>
      <w:r w:rsidRPr="00B6094B">
        <w:rPr>
          <w:noProof/>
          <w:szCs w:val="24"/>
        </w:rPr>
        <w:t>(1), 11–21. https://doi.org/10.5121/ijsc.2014.5102</w:t>
      </w:r>
    </w:p>
    <w:p w14:paraId="73EFE922"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Tang, D., Qin, B., &amp; Liu, T. (2015). Learning semantic representations of users and products for document level sentiment classification. </w:t>
      </w:r>
      <w:r w:rsidRPr="00B6094B">
        <w:rPr>
          <w:i/>
          <w:iCs/>
          <w:noProof/>
          <w:szCs w:val="24"/>
        </w:rPr>
        <w:t>ACL-IJCNLP 2015 - 53rd Annual Meeting of the Association for Computational Linguistics and the 7th International Joint Conference on Natural Language Processing of the Asian Federation of Natural Language Processing, Proceedings of the Conference</w:t>
      </w:r>
      <w:r w:rsidRPr="00B6094B">
        <w:rPr>
          <w:noProof/>
          <w:szCs w:val="24"/>
        </w:rPr>
        <w:t xml:space="preserve">, </w:t>
      </w:r>
      <w:r w:rsidRPr="00B6094B">
        <w:rPr>
          <w:i/>
          <w:iCs/>
          <w:noProof/>
          <w:szCs w:val="24"/>
        </w:rPr>
        <w:t>1</w:t>
      </w:r>
      <w:r w:rsidRPr="00B6094B">
        <w:rPr>
          <w:noProof/>
          <w:szCs w:val="24"/>
        </w:rPr>
        <w:t>, 1014–1023. https://doi.org/10.3115/v1/p15-1098</w:t>
      </w:r>
    </w:p>
    <w:p w14:paraId="55CFBBE8"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V.K. Singh, R. Piryani, A. Uddin, P. W. (2013). Sentiment Analysis of Movie Reviews A new Feature-based Heuristic for Aspect-level Sentiment Classification. </w:t>
      </w:r>
      <w:r w:rsidRPr="00B6094B">
        <w:rPr>
          <w:i/>
          <w:iCs/>
          <w:noProof/>
          <w:szCs w:val="24"/>
        </w:rPr>
        <w:t>2013 International Mutli-Conference on Automation, Computing, Communication, Control and Compressed Sensing (IMac4s)</w:t>
      </w:r>
      <w:r w:rsidRPr="00B6094B">
        <w:rPr>
          <w:noProof/>
          <w:szCs w:val="24"/>
        </w:rPr>
        <w:t>. https://doi.org/https://doi.org/10.1109/iMac4s.2013.6526500</w:t>
      </w:r>
    </w:p>
    <w:p w14:paraId="1D68852E"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Vo, A. D., Nguyen, Q. P., &amp; Ock, C. Y. (2018). Automatic knowledge extraction for aspect-based sentiment analysis of customer reviews. </w:t>
      </w:r>
      <w:r w:rsidRPr="00B6094B">
        <w:rPr>
          <w:i/>
          <w:iCs/>
          <w:noProof/>
          <w:szCs w:val="24"/>
        </w:rPr>
        <w:t>ACM International Conference Proceeding Series</w:t>
      </w:r>
      <w:r w:rsidRPr="00B6094B">
        <w:rPr>
          <w:noProof/>
          <w:szCs w:val="24"/>
        </w:rPr>
        <w:t>, 110–113. https://doi.org/10.1145/3177457.3177462</w:t>
      </w:r>
    </w:p>
    <w:p w14:paraId="4DC9FDA4" w14:textId="77777777" w:rsidR="00AE1586" w:rsidRPr="00B6094B" w:rsidRDefault="00AE1586" w:rsidP="00AE1586">
      <w:pPr>
        <w:widowControl w:val="0"/>
        <w:autoSpaceDE w:val="0"/>
        <w:autoSpaceDN w:val="0"/>
        <w:adjustRightInd w:val="0"/>
        <w:spacing w:line="240" w:lineRule="auto"/>
        <w:ind w:left="480" w:hanging="480"/>
        <w:rPr>
          <w:noProof/>
          <w:szCs w:val="24"/>
        </w:rPr>
      </w:pPr>
      <w:r w:rsidRPr="00B6094B">
        <w:rPr>
          <w:noProof/>
          <w:szCs w:val="24"/>
        </w:rPr>
        <w:t xml:space="preserve">Xia, R., Xu, F., Yu, J., Qi, Y., &amp; Cambria, E. (2016). Polarity shift detection, elimination and ensemble: A three-stage model for document-level sentiment analysis. </w:t>
      </w:r>
      <w:r w:rsidRPr="00B6094B">
        <w:rPr>
          <w:i/>
          <w:iCs/>
          <w:noProof/>
          <w:szCs w:val="24"/>
        </w:rPr>
        <w:t>Information Processing and Management</w:t>
      </w:r>
      <w:r w:rsidRPr="00B6094B">
        <w:rPr>
          <w:noProof/>
          <w:szCs w:val="24"/>
        </w:rPr>
        <w:t xml:space="preserve">, </w:t>
      </w:r>
      <w:r w:rsidRPr="00B6094B">
        <w:rPr>
          <w:i/>
          <w:iCs/>
          <w:noProof/>
          <w:szCs w:val="24"/>
        </w:rPr>
        <w:t>52</w:t>
      </w:r>
      <w:r w:rsidRPr="00B6094B">
        <w:rPr>
          <w:noProof/>
          <w:szCs w:val="24"/>
        </w:rPr>
        <w:t>(1), 36–45. https://doi.org/10.1016/j.ipm.2015.04.003</w:t>
      </w:r>
    </w:p>
    <w:p w14:paraId="591464CD" w14:textId="77777777" w:rsidR="00AE1586" w:rsidRPr="00B6094B" w:rsidRDefault="00AE1586" w:rsidP="00AE1586">
      <w:pPr>
        <w:widowControl w:val="0"/>
        <w:autoSpaceDE w:val="0"/>
        <w:autoSpaceDN w:val="0"/>
        <w:adjustRightInd w:val="0"/>
        <w:spacing w:line="240" w:lineRule="auto"/>
        <w:ind w:left="480" w:hanging="480"/>
        <w:rPr>
          <w:noProof/>
        </w:rPr>
      </w:pPr>
      <w:r w:rsidRPr="00B6094B">
        <w:rPr>
          <w:noProof/>
          <w:szCs w:val="24"/>
        </w:rPr>
        <w:t xml:space="preserve">Zvarevashe, K., &amp; Olugbara, O. O. (2018). A framework for sentiment analysis with opinion mining of hotel reviews. </w:t>
      </w:r>
      <w:r w:rsidRPr="00B6094B">
        <w:rPr>
          <w:i/>
          <w:iCs/>
          <w:noProof/>
          <w:szCs w:val="24"/>
        </w:rPr>
        <w:t>2018 Conference on Information Communications Technology and Society, ICTAS 2018 - Proceedings</w:t>
      </w:r>
      <w:r w:rsidRPr="00B6094B">
        <w:rPr>
          <w:noProof/>
          <w:szCs w:val="24"/>
        </w:rPr>
        <w:t>, 1–4. https://doi.org/10.1109/ICTAS.2018.8368746</w:t>
      </w:r>
    </w:p>
    <w:p w14:paraId="1C4AF9FF" w14:textId="1CD13996" w:rsidR="00A13DC6" w:rsidRPr="00B6094B" w:rsidRDefault="00A13DC6" w:rsidP="00A13DC6">
      <w:r w:rsidRPr="00B6094B">
        <w:fldChar w:fldCharType="end"/>
      </w:r>
    </w:p>
    <w:p w14:paraId="570C578C" w14:textId="5D4143F6" w:rsidR="00BC32C3" w:rsidRPr="00B6094B" w:rsidRDefault="00BC32C3" w:rsidP="006F5F71">
      <w:pPr>
        <w:pStyle w:val="Heading1"/>
        <w:numPr>
          <w:ilvl w:val="0"/>
          <w:numId w:val="0"/>
        </w:numPr>
        <w:rPr>
          <w:rFonts w:ascii="Times New Roman" w:hAnsi="Times New Roman" w:cs="Times New Roman"/>
        </w:rPr>
      </w:pPr>
    </w:p>
    <w:p w14:paraId="6A7689A5" w14:textId="77777777" w:rsidR="001A73E0" w:rsidRPr="00B6094B" w:rsidRDefault="001A73E0" w:rsidP="00792802">
      <w:pPr>
        <w:jc w:val="center"/>
        <w:rPr>
          <w:b/>
        </w:rPr>
      </w:pPr>
    </w:p>
    <w:p w14:paraId="608B7EB1" w14:textId="77777777" w:rsidR="00073699" w:rsidRPr="00B6094B" w:rsidRDefault="00073699" w:rsidP="00792802">
      <w:pPr>
        <w:jc w:val="center"/>
        <w:rPr>
          <w:b/>
        </w:rPr>
      </w:pPr>
    </w:p>
    <w:sectPr w:rsidR="00073699" w:rsidRPr="00B6094B" w:rsidSect="009F7EBB">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7230E" w14:textId="77777777" w:rsidR="005C2352" w:rsidRDefault="005C2352" w:rsidP="00E50FE3">
      <w:pPr>
        <w:spacing w:after="0" w:line="240" w:lineRule="auto"/>
      </w:pPr>
      <w:r>
        <w:separator/>
      </w:r>
    </w:p>
  </w:endnote>
  <w:endnote w:type="continuationSeparator" w:id="0">
    <w:p w14:paraId="58E11F3D" w14:textId="77777777" w:rsidR="005C2352" w:rsidRDefault="005C2352" w:rsidP="00E50F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5B4F89" w14:textId="77777777" w:rsidR="005C2352" w:rsidRDefault="005C2352" w:rsidP="00E50FE3">
      <w:pPr>
        <w:spacing w:after="0" w:line="240" w:lineRule="auto"/>
      </w:pPr>
      <w:r>
        <w:separator/>
      </w:r>
    </w:p>
  </w:footnote>
  <w:footnote w:type="continuationSeparator" w:id="0">
    <w:p w14:paraId="4DB43616" w14:textId="77777777" w:rsidR="005C2352" w:rsidRDefault="005C2352" w:rsidP="00E50F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D5C"/>
    <w:multiLevelType w:val="hybridMultilevel"/>
    <w:tmpl w:val="12709C70"/>
    <w:lvl w:ilvl="0" w:tplc="04090001">
      <w:start w:val="1"/>
      <w:numFmt w:val="bullet"/>
      <w:lvlText w:val=""/>
      <w:lvlJc w:val="left"/>
      <w:pPr>
        <w:ind w:left="720" w:hanging="360"/>
      </w:pPr>
      <w:rPr>
        <w:rFonts w:ascii="Symbol" w:hAnsi="Symbol"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700256"/>
    <w:multiLevelType w:val="multilevel"/>
    <w:tmpl w:val="96E2EF1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FAC7B8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B77862"/>
    <w:multiLevelType w:val="hybridMultilevel"/>
    <w:tmpl w:val="1FD20A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41AC5"/>
    <w:multiLevelType w:val="hybridMultilevel"/>
    <w:tmpl w:val="38F0B9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44662"/>
    <w:multiLevelType w:val="multilevel"/>
    <w:tmpl w:val="9DD45128"/>
    <w:lvl w:ilvl="0">
      <w:start w:val="1"/>
      <w:numFmt w:val="decimal"/>
      <w:pStyle w:val="Heading1"/>
      <w:lvlText w:val="%1"/>
      <w:lvlJc w:val="left"/>
      <w:pPr>
        <w:ind w:left="432" w:hanging="432"/>
      </w:pPr>
      <w:rPr>
        <w:b/>
        <w:color w:val="auto"/>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9A674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675C6B"/>
    <w:multiLevelType w:val="hybridMultilevel"/>
    <w:tmpl w:val="7D6C2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482172"/>
    <w:multiLevelType w:val="hybridMultilevel"/>
    <w:tmpl w:val="BB10C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8837B4"/>
    <w:multiLevelType w:val="hybridMultilevel"/>
    <w:tmpl w:val="68E0D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1C1C5B"/>
    <w:multiLevelType w:val="hybridMultilevel"/>
    <w:tmpl w:val="3E44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D55037"/>
    <w:multiLevelType w:val="multilevel"/>
    <w:tmpl w:val="96E2EF1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52292BE0"/>
    <w:multiLevelType w:val="hybridMultilevel"/>
    <w:tmpl w:val="5B14A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5927E1"/>
    <w:multiLevelType w:val="hybridMultilevel"/>
    <w:tmpl w:val="3328D258"/>
    <w:lvl w:ilvl="0" w:tplc="10D8B1C6">
      <w:start w:val="1"/>
      <w:numFmt w:val="decimal"/>
      <w:lvlText w:val="%1."/>
      <w:lvlJc w:val="left"/>
      <w:pPr>
        <w:ind w:left="720" w:hanging="360"/>
      </w:pPr>
      <w:rPr>
        <w:rFonts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1642BB"/>
    <w:multiLevelType w:val="hybridMultilevel"/>
    <w:tmpl w:val="63F673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8D3EF1"/>
    <w:multiLevelType w:val="hybridMultilevel"/>
    <w:tmpl w:val="A56CA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5A3C26"/>
    <w:multiLevelType w:val="multilevel"/>
    <w:tmpl w:val="96E2EF14"/>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67D81672"/>
    <w:multiLevelType w:val="hybridMultilevel"/>
    <w:tmpl w:val="85BE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E2239E"/>
    <w:multiLevelType w:val="hybridMultilevel"/>
    <w:tmpl w:val="3A10C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CBD612C"/>
    <w:multiLevelType w:val="hybridMultilevel"/>
    <w:tmpl w:val="52AE7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554581"/>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1" w15:restartNumberingAfterBreak="0">
    <w:nsid w:val="780C498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9494349"/>
    <w:multiLevelType w:val="hybridMultilevel"/>
    <w:tmpl w:val="4D5E5F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F536EB4"/>
    <w:multiLevelType w:val="hybridMultilevel"/>
    <w:tmpl w:val="7E201358"/>
    <w:lvl w:ilvl="0" w:tplc="75AA6D8A">
      <w:start w:val="1"/>
      <w:numFmt w:val="bullet"/>
      <w:lvlText w:val=""/>
      <w:lvlJc w:val="left"/>
      <w:pPr>
        <w:tabs>
          <w:tab w:val="num" w:pos="720"/>
        </w:tabs>
        <w:ind w:left="720" w:hanging="360"/>
      </w:pPr>
      <w:rPr>
        <w:rFonts w:ascii="Wingdings 3" w:hAnsi="Wingdings 3" w:hint="default"/>
      </w:rPr>
    </w:lvl>
    <w:lvl w:ilvl="1" w:tplc="AB58F9AA" w:tentative="1">
      <w:start w:val="1"/>
      <w:numFmt w:val="bullet"/>
      <w:lvlText w:val=""/>
      <w:lvlJc w:val="left"/>
      <w:pPr>
        <w:tabs>
          <w:tab w:val="num" w:pos="1440"/>
        </w:tabs>
        <w:ind w:left="1440" w:hanging="360"/>
      </w:pPr>
      <w:rPr>
        <w:rFonts w:ascii="Wingdings 3" w:hAnsi="Wingdings 3" w:hint="default"/>
      </w:rPr>
    </w:lvl>
    <w:lvl w:ilvl="2" w:tplc="9B0C872A" w:tentative="1">
      <w:start w:val="1"/>
      <w:numFmt w:val="bullet"/>
      <w:lvlText w:val=""/>
      <w:lvlJc w:val="left"/>
      <w:pPr>
        <w:tabs>
          <w:tab w:val="num" w:pos="2160"/>
        </w:tabs>
        <w:ind w:left="2160" w:hanging="360"/>
      </w:pPr>
      <w:rPr>
        <w:rFonts w:ascii="Wingdings 3" w:hAnsi="Wingdings 3" w:hint="default"/>
      </w:rPr>
    </w:lvl>
    <w:lvl w:ilvl="3" w:tplc="C0003FB2" w:tentative="1">
      <w:start w:val="1"/>
      <w:numFmt w:val="bullet"/>
      <w:lvlText w:val=""/>
      <w:lvlJc w:val="left"/>
      <w:pPr>
        <w:tabs>
          <w:tab w:val="num" w:pos="2880"/>
        </w:tabs>
        <w:ind w:left="2880" w:hanging="360"/>
      </w:pPr>
      <w:rPr>
        <w:rFonts w:ascii="Wingdings 3" w:hAnsi="Wingdings 3" w:hint="default"/>
      </w:rPr>
    </w:lvl>
    <w:lvl w:ilvl="4" w:tplc="FF8C2F08" w:tentative="1">
      <w:start w:val="1"/>
      <w:numFmt w:val="bullet"/>
      <w:lvlText w:val=""/>
      <w:lvlJc w:val="left"/>
      <w:pPr>
        <w:tabs>
          <w:tab w:val="num" w:pos="3600"/>
        </w:tabs>
        <w:ind w:left="3600" w:hanging="360"/>
      </w:pPr>
      <w:rPr>
        <w:rFonts w:ascii="Wingdings 3" w:hAnsi="Wingdings 3" w:hint="default"/>
      </w:rPr>
    </w:lvl>
    <w:lvl w:ilvl="5" w:tplc="A0A8EB8E" w:tentative="1">
      <w:start w:val="1"/>
      <w:numFmt w:val="bullet"/>
      <w:lvlText w:val=""/>
      <w:lvlJc w:val="left"/>
      <w:pPr>
        <w:tabs>
          <w:tab w:val="num" w:pos="4320"/>
        </w:tabs>
        <w:ind w:left="4320" w:hanging="360"/>
      </w:pPr>
      <w:rPr>
        <w:rFonts w:ascii="Wingdings 3" w:hAnsi="Wingdings 3" w:hint="default"/>
      </w:rPr>
    </w:lvl>
    <w:lvl w:ilvl="6" w:tplc="58F2AE8E" w:tentative="1">
      <w:start w:val="1"/>
      <w:numFmt w:val="bullet"/>
      <w:lvlText w:val=""/>
      <w:lvlJc w:val="left"/>
      <w:pPr>
        <w:tabs>
          <w:tab w:val="num" w:pos="5040"/>
        </w:tabs>
        <w:ind w:left="5040" w:hanging="360"/>
      </w:pPr>
      <w:rPr>
        <w:rFonts w:ascii="Wingdings 3" w:hAnsi="Wingdings 3" w:hint="default"/>
      </w:rPr>
    </w:lvl>
    <w:lvl w:ilvl="7" w:tplc="03EA76B0" w:tentative="1">
      <w:start w:val="1"/>
      <w:numFmt w:val="bullet"/>
      <w:lvlText w:val=""/>
      <w:lvlJc w:val="left"/>
      <w:pPr>
        <w:tabs>
          <w:tab w:val="num" w:pos="5760"/>
        </w:tabs>
        <w:ind w:left="5760" w:hanging="360"/>
      </w:pPr>
      <w:rPr>
        <w:rFonts w:ascii="Wingdings 3" w:hAnsi="Wingdings 3" w:hint="default"/>
      </w:rPr>
    </w:lvl>
    <w:lvl w:ilvl="8" w:tplc="A8E4D798" w:tentative="1">
      <w:start w:val="1"/>
      <w:numFmt w:val="bullet"/>
      <w:lvlText w:val=""/>
      <w:lvlJc w:val="left"/>
      <w:pPr>
        <w:tabs>
          <w:tab w:val="num" w:pos="6480"/>
        </w:tabs>
        <w:ind w:left="6480" w:hanging="360"/>
      </w:pPr>
      <w:rPr>
        <w:rFonts w:ascii="Wingdings 3" w:hAnsi="Wingdings 3" w:hint="default"/>
      </w:rPr>
    </w:lvl>
  </w:abstractNum>
  <w:num w:numId="1" w16cid:durableId="1743406164">
    <w:abstractNumId w:val="18"/>
  </w:num>
  <w:num w:numId="2" w16cid:durableId="672954432">
    <w:abstractNumId w:val="23"/>
  </w:num>
  <w:num w:numId="3" w16cid:durableId="1839998251">
    <w:abstractNumId w:val="5"/>
  </w:num>
  <w:num w:numId="4" w16cid:durableId="1456172327">
    <w:abstractNumId w:val="22"/>
  </w:num>
  <w:num w:numId="5" w16cid:durableId="2128700677">
    <w:abstractNumId w:val="17"/>
  </w:num>
  <w:num w:numId="6" w16cid:durableId="1828477710">
    <w:abstractNumId w:val="4"/>
  </w:num>
  <w:num w:numId="7" w16cid:durableId="605893265">
    <w:abstractNumId w:val="13"/>
  </w:num>
  <w:num w:numId="8" w16cid:durableId="832919341">
    <w:abstractNumId w:val="0"/>
  </w:num>
  <w:num w:numId="9" w16cid:durableId="1473643560">
    <w:abstractNumId w:val="8"/>
  </w:num>
  <w:num w:numId="10" w16cid:durableId="115492049">
    <w:abstractNumId w:val="9"/>
  </w:num>
  <w:num w:numId="11" w16cid:durableId="864907973">
    <w:abstractNumId w:val="3"/>
  </w:num>
  <w:num w:numId="12" w16cid:durableId="1207185907">
    <w:abstractNumId w:val="20"/>
  </w:num>
  <w:num w:numId="13" w16cid:durableId="1597010404">
    <w:abstractNumId w:val="2"/>
  </w:num>
  <w:num w:numId="14" w16cid:durableId="1567379789">
    <w:abstractNumId w:val="16"/>
  </w:num>
  <w:num w:numId="15" w16cid:durableId="923491206">
    <w:abstractNumId w:val="11"/>
  </w:num>
  <w:num w:numId="16" w16cid:durableId="1883863460">
    <w:abstractNumId w:val="1"/>
  </w:num>
  <w:num w:numId="17" w16cid:durableId="1062949861">
    <w:abstractNumId w:val="21"/>
  </w:num>
  <w:num w:numId="18" w16cid:durableId="603222952">
    <w:abstractNumId w:val="6"/>
  </w:num>
  <w:num w:numId="19" w16cid:durableId="979388239">
    <w:abstractNumId w:val="10"/>
  </w:num>
  <w:num w:numId="20" w16cid:durableId="925727600">
    <w:abstractNumId w:val="14"/>
  </w:num>
  <w:num w:numId="21" w16cid:durableId="1417363217">
    <w:abstractNumId w:val="12"/>
  </w:num>
  <w:num w:numId="22" w16cid:durableId="175929024">
    <w:abstractNumId w:val="19"/>
  </w:num>
  <w:num w:numId="23" w16cid:durableId="1793747036">
    <w:abstractNumId w:val="15"/>
  </w:num>
  <w:num w:numId="24" w16cid:durableId="69854969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3699"/>
    <w:rsid w:val="000102F6"/>
    <w:rsid w:val="00010408"/>
    <w:rsid w:val="00031811"/>
    <w:rsid w:val="00032A92"/>
    <w:rsid w:val="000403A0"/>
    <w:rsid w:val="00044883"/>
    <w:rsid w:val="000461B2"/>
    <w:rsid w:val="00051956"/>
    <w:rsid w:val="000615B0"/>
    <w:rsid w:val="00063B23"/>
    <w:rsid w:val="000676EF"/>
    <w:rsid w:val="00073699"/>
    <w:rsid w:val="000A4CF6"/>
    <w:rsid w:val="000C72CD"/>
    <w:rsid w:val="000D5FA2"/>
    <w:rsid w:val="000D62B6"/>
    <w:rsid w:val="000F1873"/>
    <w:rsid w:val="000F20F4"/>
    <w:rsid w:val="000F48AA"/>
    <w:rsid w:val="000F5D75"/>
    <w:rsid w:val="001001F4"/>
    <w:rsid w:val="00111C1A"/>
    <w:rsid w:val="0012787E"/>
    <w:rsid w:val="0015321A"/>
    <w:rsid w:val="00170168"/>
    <w:rsid w:val="00177EA9"/>
    <w:rsid w:val="00185747"/>
    <w:rsid w:val="00187181"/>
    <w:rsid w:val="00187F7D"/>
    <w:rsid w:val="001A73E0"/>
    <w:rsid w:val="001A79EA"/>
    <w:rsid w:val="001C204B"/>
    <w:rsid w:val="001C6FE0"/>
    <w:rsid w:val="001D088E"/>
    <w:rsid w:val="001D40E9"/>
    <w:rsid w:val="001E2D2B"/>
    <w:rsid w:val="001E6541"/>
    <w:rsid w:val="001F062E"/>
    <w:rsid w:val="001F44B3"/>
    <w:rsid w:val="001F6E35"/>
    <w:rsid w:val="00207BF9"/>
    <w:rsid w:val="00210E75"/>
    <w:rsid w:val="0024056B"/>
    <w:rsid w:val="00245B07"/>
    <w:rsid w:val="00247DE6"/>
    <w:rsid w:val="00260A8A"/>
    <w:rsid w:val="00274166"/>
    <w:rsid w:val="002A050C"/>
    <w:rsid w:val="002A5AA4"/>
    <w:rsid w:val="002B7CD5"/>
    <w:rsid w:val="002C4160"/>
    <w:rsid w:val="002C4FC0"/>
    <w:rsid w:val="002D129C"/>
    <w:rsid w:val="002D4203"/>
    <w:rsid w:val="002F45B0"/>
    <w:rsid w:val="002F738D"/>
    <w:rsid w:val="00310E76"/>
    <w:rsid w:val="0031247E"/>
    <w:rsid w:val="00325EDE"/>
    <w:rsid w:val="00331575"/>
    <w:rsid w:val="00355F8A"/>
    <w:rsid w:val="00360309"/>
    <w:rsid w:val="00361FCF"/>
    <w:rsid w:val="00362CD4"/>
    <w:rsid w:val="0036699E"/>
    <w:rsid w:val="00371618"/>
    <w:rsid w:val="00384EC7"/>
    <w:rsid w:val="003A1270"/>
    <w:rsid w:val="003B3E79"/>
    <w:rsid w:val="003C261F"/>
    <w:rsid w:val="003D12F8"/>
    <w:rsid w:val="003D40C4"/>
    <w:rsid w:val="003E2522"/>
    <w:rsid w:val="003E5A80"/>
    <w:rsid w:val="003E6023"/>
    <w:rsid w:val="003F2B4D"/>
    <w:rsid w:val="003F5AEB"/>
    <w:rsid w:val="003F677F"/>
    <w:rsid w:val="003F7BF8"/>
    <w:rsid w:val="004307AA"/>
    <w:rsid w:val="004321F0"/>
    <w:rsid w:val="004553CC"/>
    <w:rsid w:val="004601C2"/>
    <w:rsid w:val="00460995"/>
    <w:rsid w:val="00463FDF"/>
    <w:rsid w:val="00471F70"/>
    <w:rsid w:val="00485980"/>
    <w:rsid w:val="004870DB"/>
    <w:rsid w:val="004A5743"/>
    <w:rsid w:val="004A67E4"/>
    <w:rsid w:val="004B5369"/>
    <w:rsid w:val="004B73ED"/>
    <w:rsid w:val="004B754F"/>
    <w:rsid w:val="004C76E8"/>
    <w:rsid w:val="004D049C"/>
    <w:rsid w:val="004D0BF6"/>
    <w:rsid w:val="004D2705"/>
    <w:rsid w:val="004D3F2D"/>
    <w:rsid w:val="004E228C"/>
    <w:rsid w:val="004E3402"/>
    <w:rsid w:val="004E4AB4"/>
    <w:rsid w:val="00503804"/>
    <w:rsid w:val="0052559A"/>
    <w:rsid w:val="00525FDD"/>
    <w:rsid w:val="00535570"/>
    <w:rsid w:val="005503DF"/>
    <w:rsid w:val="00562711"/>
    <w:rsid w:val="00572E3C"/>
    <w:rsid w:val="005737FC"/>
    <w:rsid w:val="00576238"/>
    <w:rsid w:val="00580C46"/>
    <w:rsid w:val="0058569A"/>
    <w:rsid w:val="005911C1"/>
    <w:rsid w:val="005B447B"/>
    <w:rsid w:val="005B60F1"/>
    <w:rsid w:val="005C2352"/>
    <w:rsid w:val="005C2858"/>
    <w:rsid w:val="005C348E"/>
    <w:rsid w:val="005D6406"/>
    <w:rsid w:val="005D6FB4"/>
    <w:rsid w:val="005D733B"/>
    <w:rsid w:val="005E4755"/>
    <w:rsid w:val="005F3ED4"/>
    <w:rsid w:val="006107CE"/>
    <w:rsid w:val="00613722"/>
    <w:rsid w:val="00616CA3"/>
    <w:rsid w:val="006279D9"/>
    <w:rsid w:val="00635B06"/>
    <w:rsid w:val="006366A6"/>
    <w:rsid w:val="0063725B"/>
    <w:rsid w:val="00644841"/>
    <w:rsid w:val="0065409A"/>
    <w:rsid w:val="00666E8C"/>
    <w:rsid w:val="00693EAD"/>
    <w:rsid w:val="006946BD"/>
    <w:rsid w:val="006966D4"/>
    <w:rsid w:val="006A54EB"/>
    <w:rsid w:val="006A61D7"/>
    <w:rsid w:val="006B1510"/>
    <w:rsid w:val="006B37F5"/>
    <w:rsid w:val="006C6BAA"/>
    <w:rsid w:val="006C73EE"/>
    <w:rsid w:val="006E16A9"/>
    <w:rsid w:val="006E59EA"/>
    <w:rsid w:val="006F5D21"/>
    <w:rsid w:val="006F5F71"/>
    <w:rsid w:val="006F6C4F"/>
    <w:rsid w:val="00702584"/>
    <w:rsid w:val="00704013"/>
    <w:rsid w:val="00712093"/>
    <w:rsid w:val="00726366"/>
    <w:rsid w:val="00741056"/>
    <w:rsid w:val="007464ED"/>
    <w:rsid w:val="007638B7"/>
    <w:rsid w:val="00792802"/>
    <w:rsid w:val="00795CE8"/>
    <w:rsid w:val="007A34A5"/>
    <w:rsid w:val="007A7D89"/>
    <w:rsid w:val="007B0355"/>
    <w:rsid w:val="007C44B7"/>
    <w:rsid w:val="007E418C"/>
    <w:rsid w:val="007F203B"/>
    <w:rsid w:val="007F23E3"/>
    <w:rsid w:val="00802DAC"/>
    <w:rsid w:val="00804C6E"/>
    <w:rsid w:val="00827D80"/>
    <w:rsid w:val="008347FD"/>
    <w:rsid w:val="00834CFA"/>
    <w:rsid w:val="008501AF"/>
    <w:rsid w:val="008A2353"/>
    <w:rsid w:val="008A4BFB"/>
    <w:rsid w:val="008A634D"/>
    <w:rsid w:val="008B7831"/>
    <w:rsid w:val="008C023A"/>
    <w:rsid w:val="008C0EA8"/>
    <w:rsid w:val="008C42C1"/>
    <w:rsid w:val="008D1BA6"/>
    <w:rsid w:val="008E0091"/>
    <w:rsid w:val="008E7C22"/>
    <w:rsid w:val="008F0496"/>
    <w:rsid w:val="008F2C86"/>
    <w:rsid w:val="008F5A37"/>
    <w:rsid w:val="008F7101"/>
    <w:rsid w:val="00915F7E"/>
    <w:rsid w:val="009173CA"/>
    <w:rsid w:val="009218EA"/>
    <w:rsid w:val="00931782"/>
    <w:rsid w:val="009337FD"/>
    <w:rsid w:val="0094645E"/>
    <w:rsid w:val="00952C1C"/>
    <w:rsid w:val="00953DB3"/>
    <w:rsid w:val="0095777A"/>
    <w:rsid w:val="00964025"/>
    <w:rsid w:val="00975953"/>
    <w:rsid w:val="00986F31"/>
    <w:rsid w:val="00995648"/>
    <w:rsid w:val="0099694A"/>
    <w:rsid w:val="009A0025"/>
    <w:rsid w:val="009A067C"/>
    <w:rsid w:val="009A1939"/>
    <w:rsid w:val="009B737A"/>
    <w:rsid w:val="009C188D"/>
    <w:rsid w:val="009C340D"/>
    <w:rsid w:val="009F0993"/>
    <w:rsid w:val="009F1C41"/>
    <w:rsid w:val="009F7EBB"/>
    <w:rsid w:val="00A109A8"/>
    <w:rsid w:val="00A13DC6"/>
    <w:rsid w:val="00A14ED4"/>
    <w:rsid w:val="00A234A8"/>
    <w:rsid w:val="00A3301C"/>
    <w:rsid w:val="00A46195"/>
    <w:rsid w:val="00A700ED"/>
    <w:rsid w:val="00A70628"/>
    <w:rsid w:val="00A81B4D"/>
    <w:rsid w:val="00A8498D"/>
    <w:rsid w:val="00A94140"/>
    <w:rsid w:val="00AA54D4"/>
    <w:rsid w:val="00AB0837"/>
    <w:rsid w:val="00AB2297"/>
    <w:rsid w:val="00AC1A63"/>
    <w:rsid w:val="00AC390B"/>
    <w:rsid w:val="00AE1586"/>
    <w:rsid w:val="00AE4543"/>
    <w:rsid w:val="00AF10DE"/>
    <w:rsid w:val="00B0602A"/>
    <w:rsid w:val="00B34853"/>
    <w:rsid w:val="00B37E7A"/>
    <w:rsid w:val="00B43B3A"/>
    <w:rsid w:val="00B4691A"/>
    <w:rsid w:val="00B6094B"/>
    <w:rsid w:val="00B82C48"/>
    <w:rsid w:val="00B85CB7"/>
    <w:rsid w:val="00B866EE"/>
    <w:rsid w:val="00B9133B"/>
    <w:rsid w:val="00B925BD"/>
    <w:rsid w:val="00BB03DC"/>
    <w:rsid w:val="00BB03DD"/>
    <w:rsid w:val="00BB0E51"/>
    <w:rsid w:val="00BB1A2C"/>
    <w:rsid w:val="00BB58C4"/>
    <w:rsid w:val="00BC171B"/>
    <w:rsid w:val="00BC32C3"/>
    <w:rsid w:val="00BC6533"/>
    <w:rsid w:val="00BE2C00"/>
    <w:rsid w:val="00BF4EDE"/>
    <w:rsid w:val="00BF6B88"/>
    <w:rsid w:val="00C00A6B"/>
    <w:rsid w:val="00C013DD"/>
    <w:rsid w:val="00C13DF3"/>
    <w:rsid w:val="00C20898"/>
    <w:rsid w:val="00C22595"/>
    <w:rsid w:val="00C34517"/>
    <w:rsid w:val="00C43573"/>
    <w:rsid w:val="00C46CD0"/>
    <w:rsid w:val="00C5292E"/>
    <w:rsid w:val="00C53BE7"/>
    <w:rsid w:val="00C5690A"/>
    <w:rsid w:val="00C615C6"/>
    <w:rsid w:val="00C81FBA"/>
    <w:rsid w:val="00C86C3D"/>
    <w:rsid w:val="00C91C2B"/>
    <w:rsid w:val="00CA32EB"/>
    <w:rsid w:val="00CA405D"/>
    <w:rsid w:val="00CA57AB"/>
    <w:rsid w:val="00CA61DA"/>
    <w:rsid w:val="00CB3D81"/>
    <w:rsid w:val="00CC557F"/>
    <w:rsid w:val="00CD0692"/>
    <w:rsid w:val="00CD46DF"/>
    <w:rsid w:val="00CE3847"/>
    <w:rsid w:val="00CE3D8F"/>
    <w:rsid w:val="00D10F2E"/>
    <w:rsid w:val="00D2245A"/>
    <w:rsid w:val="00D300B4"/>
    <w:rsid w:val="00D36A2C"/>
    <w:rsid w:val="00D51CF9"/>
    <w:rsid w:val="00D774D4"/>
    <w:rsid w:val="00D816F8"/>
    <w:rsid w:val="00D8221A"/>
    <w:rsid w:val="00D90515"/>
    <w:rsid w:val="00DA147C"/>
    <w:rsid w:val="00DC38B4"/>
    <w:rsid w:val="00DC5695"/>
    <w:rsid w:val="00DD4D84"/>
    <w:rsid w:val="00DD5239"/>
    <w:rsid w:val="00DE378F"/>
    <w:rsid w:val="00DE5353"/>
    <w:rsid w:val="00DF4243"/>
    <w:rsid w:val="00E017DE"/>
    <w:rsid w:val="00E054B6"/>
    <w:rsid w:val="00E06F27"/>
    <w:rsid w:val="00E13745"/>
    <w:rsid w:val="00E268A9"/>
    <w:rsid w:val="00E30634"/>
    <w:rsid w:val="00E36119"/>
    <w:rsid w:val="00E36B00"/>
    <w:rsid w:val="00E43018"/>
    <w:rsid w:val="00E50FE3"/>
    <w:rsid w:val="00E56099"/>
    <w:rsid w:val="00E63A46"/>
    <w:rsid w:val="00E75E5C"/>
    <w:rsid w:val="00E7628B"/>
    <w:rsid w:val="00E81364"/>
    <w:rsid w:val="00E872F7"/>
    <w:rsid w:val="00E97225"/>
    <w:rsid w:val="00E976B5"/>
    <w:rsid w:val="00EA26AF"/>
    <w:rsid w:val="00EB06D1"/>
    <w:rsid w:val="00EC213D"/>
    <w:rsid w:val="00ED1CAF"/>
    <w:rsid w:val="00ED50B4"/>
    <w:rsid w:val="00ED62F9"/>
    <w:rsid w:val="00ED67CF"/>
    <w:rsid w:val="00EE0483"/>
    <w:rsid w:val="00F0015F"/>
    <w:rsid w:val="00F044E9"/>
    <w:rsid w:val="00F04D43"/>
    <w:rsid w:val="00F32BAB"/>
    <w:rsid w:val="00F53ECA"/>
    <w:rsid w:val="00F55724"/>
    <w:rsid w:val="00F55DE6"/>
    <w:rsid w:val="00F57572"/>
    <w:rsid w:val="00F62DCF"/>
    <w:rsid w:val="00F6669F"/>
    <w:rsid w:val="00F70FE3"/>
    <w:rsid w:val="00F73C67"/>
    <w:rsid w:val="00FA60E4"/>
    <w:rsid w:val="00FA7D93"/>
    <w:rsid w:val="00FB3C05"/>
    <w:rsid w:val="00FB7537"/>
    <w:rsid w:val="00FC4448"/>
    <w:rsid w:val="00FC7142"/>
    <w:rsid w:val="00FD5E8C"/>
    <w:rsid w:val="00FE1699"/>
    <w:rsid w:val="00FF28C1"/>
    <w:rsid w:val="00FF58D8"/>
    <w:rsid w:val="00FF7C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6196A"/>
  <w15:chartTrackingRefBased/>
  <w15:docId w15:val="{B52A66D1-7BAC-4171-B25E-1D8BA4B484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26A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D5FA2"/>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02DAC"/>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02DAC"/>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02DAC"/>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02DAC"/>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02DAC"/>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02DAC"/>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02DAC"/>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28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2802"/>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A32EB"/>
    <w:pPr>
      <w:ind w:left="720"/>
      <w:contextualSpacing/>
    </w:pPr>
  </w:style>
  <w:style w:type="table" w:styleId="TableGrid">
    <w:name w:val="Table Grid"/>
    <w:basedOn w:val="TableNormal"/>
    <w:uiPriority w:val="39"/>
    <w:rsid w:val="00F044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A26AF"/>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11"/>
    <w:qFormat/>
    <w:rsid w:val="00EA26A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A26AF"/>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0D5FA2"/>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BC32C3"/>
  </w:style>
  <w:style w:type="character" w:customStyle="1" w:styleId="Heading3Char">
    <w:name w:val="Heading 3 Char"/>
    <w:basedOn w:val="DefaultParagraphFont"/>
    <w:link w:val="Heading3"/>
    <w:uiPriority w:val="9"/>
    <w:rsid w:val="00802DA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02DA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02DA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02DA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02DA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02D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02DA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BB58C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50FE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0FE3"/>
  </w:style>
  <w:style w:type="paragraph" w:styleId="Footer">
    <w:name w:val="footer"/>
    <w:basedOn w:val="Normal"/>
    <w:link w:val="FooterChar"/>
    <w:uiPriority w:val="99"/>
    <w:unhideWhenUsed/>
    <w:rsid w:val="00E50FE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0FE3"/>
  </w:style>
  <w:style w:type="paragraph" w:styleId="IntenseQuote">
    <w:name w:val="Intense Quote"/>
    <w:basedOn w:val="Normal"/>
    <w:next w:val="Normal"/>
    <w:link w:val="IntenseQuoteChar"/>
    <w:uiPriority w:val="30"/>
    <w:qFormat/>
    <w:rsid w:val="00F73C67"/>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73C67"/>
    <w:rPr>
      <w:i/>
      <w:iCs/>
      <w:color w:val="5B9BD5" w:themeColor="accent1"/>
    </w:rPr>
  </w:style>
  <w:style w:type="paragraph" w:styleId="Quote">
    <w:name w:val="Quote"/>
    <w:basedOn w:val="Normal"/>
    <w:next w:val="Normal"/>
    <w:link w:val="QuoteChar"/>
    <w:uiPriority w:val="29"/>
    <w:qFormat/>
    <w:rsid w:val="00F73C6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73C67"/>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32532">
      <w:bodyDiv w:val="1"/>
      <w:marLeft w:val="0"/>
      <w:marRight w:val="0"/>
      <w:marTop w:val="0"/>
      <w:marBottom w:val="0"/>
      <w:divBdr>
        <w:top w:val="none" w:sz="0" w:space="0" w:color="auto"/>
        <w:left w:val="none" w:sz="0" w:space="0" w:color="auto"/>
        <w:bottom w:val="none" w:sz="0" w:space="0" w:color="auto"/>
        <w:right w:val="none" w:sz="0" w:space="0" w:color="auto"/>
      </w:divBdr>
      <w:divsChild>
        <w:div w:id="584994713">
          <w:marLeft w:val="547"/>
          <w:marRight w:val="0"/>
          <w:marTop w:val="200"/>
          <w:marBottom w:val="0"/>
          <w:divBdr>
            <w:top w:val="none" w:sz="0" w:space="0" w:color="auto"/>
            <w:left w:val="none" w:sz="0" w:space="0" w:color="auto"/>
            <w:bottom w:val="none" w:sz="0" w:space="0" w:color="auto"/>
            <w:right w:val="none" w:sz="0" w:space="0" w:color="auto"/>
          </w:divBdr>
        </w:div>
        <w:div w:id="703794157">
          <w:marLeft w:val="547"/>
          <w:marRight w:val="0"/>
          <w:marTop w:val="200"/>
          <w:marBottom w:val="0"/>
          <w:divBdr>
            <w:top w:val="none" w:sz="0" w:space="0" w:color="auto"/>
            <w:left w:val="none" w:sz="0" w:space="0" w:color="auto"/>
            <w:bottom w:val="none" w:sz="0" w:space="0" w:color="auto"/>
            <w:right w:val="none" w:sz="0" w:space="0" w:color="auto"/>
          </w:divBdr>
        </w:div>
        <w:div w:id="226771318">
          <w:marLeft w:val="547"/>
          <w:marRight w:val="0"/>
          <w:marTop w:val="200"/>
          <w:marBottom w:val="0"/>
          <w:divBdr>
            <w:top w:val="none" w:sz="0" w:space="0" w:color="auto"/>
            <w:left w:val="none" w:sz="0" w:space="0" w:color="auto"/>
            <w:bottom w:val="none" w:sz="0" w:space="0" w:color="auto"/>
            <w:right w:val="none" w:sz="0" w:space="0" w:color="auto"/>
          </w:divBdr>
        </w:div>
        <w:div w:id="1751459909">
          <w:marLeft w:val="547"/>
          <w:marRight w:val="0"/>
          <w:marTop w:val="200"/>
          <w:marBottom w:val="0"/>
          <w:divBdr>
            <w:top w:val="none" w:sz="0" w:space="0" w:color="auto"/>
            <w:left w:val="none" w:sz="0" w:space="0" w:color="auto"/>
            <w:bottom w:val="none" w:sz="0" w:space="0" w:color="auto"/>
            <w:right w:val="none" w:sz="0" w:space="0" w:color="auto"/>
          </w:divBdr>
        </w:div>
        <w:div w:id="327758358">
          <w:marLeft w:val="547"/>
          <w:marRight w:val="0"/>
          <w:marTop w:val="200"/>
          <w:marBottom w:val="0"/>
          <w:divBdr>
            <w:top w:val="none" w:sz="0" w:space="0" w:color="auto"/>
            <w:left w:val="none" w:sz="0" w:space="0" w:color="auto"/>
            <w:bottom w:val="none" w:sz="0" w:space="0" w:color="auto"/>
            <w:right w:val="none" w:sz="0" w:space="0" w:color="auto"/>
          </w:divBdr>
        </w:div>
      </w:divsChild>
    </w:div>
    <w:div w:id="43606115">
      <w:bodyDiv w:val="1"/>
      <w:marLeft w:val="0"/>
      <w:marRight w:val="0"/>
      <w:marTop w:val="0"/>
      <w:marBottom w:val="0"/>
      <w:divBdr>
        <w:top w:val="none" w:sz="0" w:space="0" w:color="auto"/>
        <w:left w:val="none" w:sz="0" w:space="0" w:color="auto"/>
        <w:bottom w:val="none" w:sz="0" w:space="0" w:color="auto"/>
        <w:right w:val="none" w:sz="0" w:space="0" w:color="auto"/>
      </w:divBdr>
      <w:divsChild>
        <w:div w:id="1976137717">
          <w:marLeft w:val="0"/>
          <w:marRight w:val="0"/>
          <w:marTop w:val="0"/>
          <w:marBottom w:val="0"/>
          <w:divBdr>
            <w:top w:val="none" w:sz="0" w:space="0" w:color="auto"/>
            <w:left w:val="none" w:sz="0" w:space="0" w:color="auto"/>
            <w:bottom w:val="none" w:sz="0" w:space="0" w:color="auto"/>
            <w:right w:val="none" w:sz="0" w:space="0" w:color="auto"/>
          </w:divBdr>
          <w:divsChild>
            <w:div w:id="1224220447">
              <w:marLeft w:val="0"/>
              <w:marRight w:val="0"/>
              <w:marTop w:val="240"/>
              <w:marBottom w:val="0"/>
              <w:divBdr>
                <w:top w:val="single" w:sz="6" w:space="4" w:color="auto"/>
                <w:left w:val="single" w:sz="6" w:space="4" w:color="auto"/>
                <w:bottom w:val="single" w:sz="6" w:space="4" w:color="auto"/>
                <w:right w:val="single" w:sz="6" w:space="4" w:color="auto"/>
              </w:divBdr>
              <w:divsChild>
                <w:div w:id="390276180">
                  <w:marLeft w:val="0"/>
                  <w:marRight w:val="0"/>
                  <w:marTop w:val="0"/>
                  <w:marBottom w:val="0"/>
                  <w:divBdr>
                    <w:top w:val="none" w:sz="0" w:space="0" w:color="auto"/>
                    <w:left w:val="none" w:sz="0" w:space="0" w:color="auto"/>
                    <w:bottom w:val="none" w:sz="0" w:space="0" w:color="auto"/>
                    <w:right w:val="none" w:sz="0" w:space="0" w:color="auto"/>
                  </w:divBdr>
                  <w:divsChild>
                    <w:div w:id="273052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825360">
          <w:marLeft w:val="0"/>
          <w:marRight w:val="0"/>
          <w:marTop w:val="0"/>
          <w:marBottom w:val="0"/>
          <w:divBdr>
            <w:top w:val="none" w:sz="0" w:space="0" w:color="auto"/>
            <w:left w:val="none" w:sz="0" w:space="0" w:color="auto"/>
            <w:bottom w:val="none" w:sz="0" w:space="0" w:color="auto"/>
            <w:right w:val="none" w:sz="0" w:space="0" w:color="auto"/>
          </w:divBdr>
          <w:divsChild>
            <w:div w:id="1977182458">
              <w:marLeft w:val="0"/>
              <w:marRight w:val="0"/>
              <w:marTop w:val="240"/>
              <w:marBottom w:val="0"/>
              <w:divBdr>
                <w:top w:val="single" w:sz="6" w:space="4" w:color="auto"/>
                <w:left w:val="single" w:sz="6" w:space="4" w:color="auto"/>
                <w:bottom w:val="single" w:sz="6" w:space="4" w:color="auto"/>
                <w:right w:val="single" w:sz="6" w:space="4" w:color="auto"/>
              </w:divBdr>
              <w:divsChild>
                <w:div w:id="239103157">
                  <w:marLeft w:val="0"/>
                  <w:marRight w:val="0"/>
                  <w:marTop w:val="0"/>
                  <w:marBottom w:val="0"/>
                  <w:divBdr>
                    <w:top w:val="none" w:sz="0" w:space="0" w:color="auto"/>
                    <w:left w:val="none" w:sz="0" w:space="0" w:color="auto"/>
                    <w:bottom w:val="none" w:sz="0" w:space="0" w:color="auto"/>
                    <w:right w:val="none" w:sz="0" w:space="0" w:color="auto"/>
                  </w:divBdr>
                  <w:divsChild>
                    <w:div w:id="457333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694735">
      <w:bodyDiv w:val="1"/>
      <w:marLeft w:val="0"/>
      <w:marRight w:val="0"/>
      <w:marTop w:val="0"/>
      <w:marBottom w:val="0"/>
      <w:divBdr>
        <w:top w:val="none" w:sz="0" w:space="0" w:color="auto"/>
        <w:left w:val="none" w:sz="0" w:space="0" w:color="auto"/>
        <w:bottom w:val="none" w:sz="0" w:space="0" w:color="auto"/>
        <w:right w:val="none" w:sz="0" w:space="0" w:color="auto"/>
      </w:divBdr>
    </w:div>
    <w:div w:id="258487922">
      <w:bodyDiv w:val="1"/>
      <w:marLeft w:val="0"/>
      <w:marRight w:val="0"/>
      <w:marTop w:val="0"/>
      <w:marBottom w:val="0"/>
      <w:divBdr>
        <w:top w:val="none" w:sz="0" w:space="0" w:color="auto"/>
        <w:left w:val="none" w:sz="0" w:space="0" w:color="auto"/>
        <w:bottom w:val="none" w:sz="0" w:space="0" w:color="auto"/>
        <w:right w:val="none" w:sz="0" w:space="0" w:color="auto"/>
      </w:divBdr>
    </w:div>
    <w:div w:id="260528554">
      <w:bodyDiv w:val="1"/>
      <w:marLeft w:val="0"/>
      <w:marRight w:val="0"/>
      <w:marTop w:val="0"/>
      <w:marBottom w:val="0"/>
      <w:divBdr>
        <w:top w:val="none" w:sz="0" w:space="0" w:color="auto"/>
        <w:left w:val="none" w:sz="0" w:space="0" w:color="auto"/>
        <w:bottom w:val="none" w:sz="0" w:space="0" w:color="auto"/>
        <w:right w:val="none" w:sz="0" w:space="0" w:color="auto"/>
      </w:divBdr>
    </w:div>
    <w:div w:id="289094776">
      <w:bodyDiv w:val="1"/>
      <w:marLeft w:val="0"/>
      <w:marRight w:val="0"/>
      <w:marTop w:val="0"/>
      <w:marBottom w:val="0"/>
      <w:divBdr>
        <w:top w:val="none" w:sz="0" w:space="0" w:color="auto"/>
        <w:left w:val="none" w:sz="0" w:space="0" w:color="auto"/>
        <w:bottom w:val="none" w:sz="0" w:space="0" w:color="auto"/>
        <w:right w:val="none" w:sz="0" w:space="0" w:color="auto"/>
      </w:divBdr>
    </w:div>
    <w:div w:id="291986171">
      <w:bodyDiv w:val="1"/>
      <w:marLeft w:val="0"/>
      <w:marRight w:val="0"/>
      <w:marTop w:val="0"/>
      <w:marBottom w:val="0"/>
      <w:divBdr>
        <w:top w:val="none" w:sz="0" w:space="0" w:color="auto"/>
        <w:left w:val="none" w:sz="0" w:space="0" w:color="auto"/>
        <w:bottom w:val="none" w:sz="0" w:space="0" w:color="auto"/>
        <w:right w:val="none" w:sz="0" w:space="0" w:color="auto"/>
      </w:divBdr>
    </w:div>
    <w:div w:id="327708691">
      <w:bodyDiv w:val="1"/>
      <w:marLeft w:val="0"/>
      <w:marRight w:val="0"/>
      <w:marTop w:val="0"/>
      <w:marBottom w:val="0"/>
      <w:divBdr>
        <w:top w:val="none" w:sz="0" w:space="0" w:color="auto"/>
        <w:left w:val="none" w:sz="0" w:space="0" w:color="auto"/>
        <w:bottom w:val="none" w:sz="0" w:space="0" w:color="auto"/>
        <w:right w:val="none" w:sz="0" w:space="0" w:color="auto"/>
      </w:divBdr>
    </w:div>
    <w:div w:id="347340884">
      <w:bodyDiv w:val="1"/>
      <w:marLeft w:val="0"/>
      <w:marRight w:val="0"/>
      <w:marTop w:val="0"/>
      <w:marBottom w:val="0"/>
      <w:divBdr>
        <w:top w:val="none" w:sz="0" w:space="0" w:color="auto"/>
        <w:left w:val="none" w:sz="0" w:space="0" w:color="auto"/>
        <w:bottom w:val="none" w:sz="0" w:space="0" w:color="auto"/>
        <w:right w:val="none" w:sz="0" w:space="0" w:color="auto"/>
      </w:divBdr>
    </w:div>
    <w:div w:id="433520796">
      <w:bodyDiv w:val="1"/>
      <w:marLeft w:val="0"/>
      <w:marRight w:val="0"/>
      <w:marTop w:val="0"/>
      <w:marBottom w:val="0"/>
      <w:divBdr>
        <w:top w:val="none" w:sz="0" w:space="0" w:color="auto"/>
        <w:left w:val="none" w:sz="0" w:space="0" w:color="auto"/>
        <w:bottom w:val="none" w:sz="0" w:space="0" w:color="auto"/>
        <w:right w:val="none" w:sz="0" w:space="0" w:color="auto"/>
      </w:divBdr>
    </w:div>
    <w:div w:id="441993551">
      <w:bodyDiv w:val="1"/>
      <w:marLeft w:val="0"/>
      <w:marRight w:val="0"/>
      <w:marTop w:val="0"/>
      <w:marBottom w:val="0"/>
      <w:divBdr>
        <w:top w:val="none" w:sz="0" w:space="0" w:color="auto"/>
        <w:left w:val="none" w:sz="0" w:space="0" w:color="auto"/>
        <w:bottom w:val="none" w:sz="0" w:space="0" w:color="auto"/>
        <w:right w:val="none" w:sz="0" w:space="0" w:color="auto"/>
      </w:divBdr>
    </w:div>
    <w:div w:id="633364984">
      <w:bodyDiv w:val="1"/>
      <w:marLeft w:val="0"/>
      <w:marRight w:val="0"/>
      <w:marTop w:val="0"/>
      <w:marBottom w:val="0"/>
      <w:divBdr>
        <w:top w:val="none" w:sz="0" w:space="0" w:color="auto"/>
        <w:left w:val="none" w:sz="0" w:space="0" w:color="auto"/>
        <w:bottom w:val="none" w:sz="0" w:space="0" w:color="auto"/>
        <w:right w:val="none" w:sz="0" w:space="0" w:color="auto"/>
      </w:divBdr>
    </w:div>
    <w:div w:id="665939910">
      <w:bodyDiv w:val="1"/>
      <w:marLeft w:val="0"/>
      <w:marRight w:val="0"/>
      <w:marTop w:val="0"/>
      <w:marBottom w:val="0"/>
      <w:divBdr>
        <w:top w:val="none" w:sz="0" w:space="0" w:color="auto"/>
        <w:left w:val="none" w:sz="0" w:space="0" w:color="auto"/>
        <w:bottom w:val="none" w:sz="0" w:space="0" w:color="auto"/>
        <w:right w:val="none" w:sz="0" w:space="0" w:color="auto"/>
      </w:divBdr>
    </w:div>
    <w:div w:id="671688313">
      <w:bodyDiv w:val="1"/>
      <w:marLeft w:val="0"/>
      <w:marRight w:val="0"/>
      <w:marTop w:val="0"/>
      <w:marBottom w:val="0"/>
      <w:divBdr>
        <w:top w:val="none" w:sz="0" w:space="0" w:color="auto"/>
        <w:left w:val="none" w:sz="0" w:space="0" w:color="auto"/>
        <w:bottom w:val="none" w:sz="0" w:space="0" w:color="auto"/>
        <w:right w:val="none" w:sz="0" w:space="0" w:color="auto"/>
      </w:divBdr>
    </w:div>
    <w:div w:id="725497112">
      <w:bodyDiv w:val="1"/>
      <w:marLeft w:val="0"/>
      <w:marRight w:val="0"/>
      <w:marTop w:val="0"/>
      <w:marBottom w:val="0"/>
      <w:divBdr>
        <w:top w:val="none" w:sz="0" w:space="0" w:color="auto"/>
        <w:left w:val="none" w:sz="0" w:space="0" w:color="auto"/>
        <w:bottom w:val="none" w:sz="0" w:space="0" w:color="auto"/>
        <w:right w:val="none" w:sz="0" w:space="0" w:color="auto"/>
      </w:divBdr>
    </w:div>
    <w:div w:id="727798427">
      <w:bodyDiv w:val="1"/>
      <w:marLeft w:val="0"/>
      <w:marRight w:val="0"/>
      <w:marTop w:val="0"/>
      <w:marBottom w:val="0"/>
      <w:divBdr>
        <w:top w:val="none" w:sz="0" w:space="0" w:color="auto"/>
        <w:left w:val="none" w:sz="0" w:space="0" w:color="auto"/>
        <w:bottom w:val="none" w:sz="0" w:space="0" w:color="auto"/>
        <w:right w:val="none" w:sz="0" w:space="0" w:color="auto"/>
      </w:divBdr>
    </w:div>
    <w:div w:id="773666972">
      <w:bodyDiv w:val="1"/>
      <w:marLeft w:val="0"/>
      <w:marRight w:val="0"/>
      <w:marTop w:val="0"/>
      <w:marBottom w:val="0"/>
      <w:divBdr>
        <w:top w:val="none" w:sz="0" w:space="0" w:color="auto"/>
        <w:left w:val="none" w:sz="0" w:space="0" w:color="auto"/>
        <w:bottom w:val="none" w:sz="0" w:space="0" w:color="auto"/>
        <w:right w:val="none" w:sz="0" w:space="0" w:color="auto"/>
      </w:divBdr>
    </w:div>
    <w:div w:id="804280740">
      <w:bodyDiv w:val="1"/>
      <w:marLeft w:val="0"/>
      <w:marRight w:val="0"/>
      <w:marTop w:val="0"/>
      <w:marBottom w:val="0"/>
      <w:divBdr>
        <w:top w:val="none" w:sz="0" w:space="0" w:color="auto"/>
        <w:left w:val="none" w:sz="0" w:space="0" w:color="auto"/>
        <w:bottom w:val="none" w:sz="0" w:space="0" w:color="auto"/>
        <w:right w:val="none" w:sz="0" w:space="0" w:color="auto"/>
      </w:divBdr>
    </w:div>
    <w:div w:id="850948523">
      <w:bodyDiv w:val="1"/>
      <w:marLeft w:val="0"/>
      <w:marRight w:val="0"/>
      <w:marTop w:val="0"/>
      <w:marBottom w:val="0"/>
      <w:divBdr>
        <w:top w:val="none" w:sz="0" w:space="0" w:color="auto"/>
        <w:left w:val="none" w:sz="0" w:space="0" w:color="auto"/>
        <w:bottom w:val="none" w:sz="0" w:space="0" w:color="auto"/>
        <w:right w:val="none" w:sz="0" w:space="0" w:color="auto"/>
      </w:divBdr>
    </w:div>
    <w:div w:id="889072195">
      <w:bodyDiv w:val="1"/>
      <w:marLeft w:val="0"/>
      <w:marRight w:val="0"/>
      <w:marTop w:val="0"/>
      <w:marBottom w:val="0"/>
      <w:divBdr>
        <w:top w:val="none" w:sz="0" w:space="0" w:color="auto"/>
        <w:left w:val="none" w:sz="0" w:space="0" w:color="auto"/>
        <w:bottom w:val="none" w:sz="0" w:space="0" w:color="auto"/>
        <w:right w:val="none" w:sz="0" w:space="0" w:color="auto"/>
      </w:divBdr>
    </w:div>
    <w:div w:id="946427922">
      <w:bodyDiv w:val="1"/>
      <w:marLeft w:val="0"/>
      <w:marRight w:val="0"/>
      <w:marTop w:val="0"/>
      <w:marBottom w:val="0"/>
      <w:divBdr>
        <w:top w:val="none" w:sz="0" w:space="0" w:color="auto"/>
        <w:left w:val="none" w:sz="0" w:space="0" w:color="auto"/>
        <w:bottom w:val="none" w:sz="0" w:space="0" w:color="auto"/>
        <w:right w:val="none" w:sz="0" w:space="0" w:color="auto"/>
      </w:divBdr>
    </w:div>
    <w:div w:id="977953341">
      <w:bodyDiv w:val="1"/>
      <w:marLeft w:val="0"/>
      <w:marRight w:val="0"/>
      <w:marTop w:val="0"/>
      <w:marBottom w:val="0"/>
      <w:divBdr>
        <w:top w:val="none" w:sz="0" w:space="0" w:color="auto"/>
        <w:left w:val="none" w:sz="0" w:space="0" w:color="auto"/>
        <w:bottom w:val="none" w:sz="0" w:space="0" w:color="auto"/>
        <w:right w:val="none" w:sz="0" w:space="0" w:color="auto"/>
      </w:divBdr>
    </w:div>
    <w:div w:id="1064838552">
      <w:bodyDiv w:val="1"/>
      <w:marLeft w:val="0"/>
      <w:marRight w:val="0"/>
      <w:marTop w:val="0"/>
      <w:marBottom w:val="0"/>
      <w:divBdr>
        <w:top w:val="none" w:sz="0" w:space="0" w:color="auto"/>
        <w:left w:val="none" w:sz="0" w:space="0" w:color="auto"/>
        <w:bottom w:val="none" w:sz="0" w:space="0" w:color="auto"/>
        <w:right w:val="none" w:sz="0" w:space="0" w:color="auto"/>
      </w:divBdr>
    </w:div>
    <w:div w:id="1099177599">
      <w:bodyDiv w:val="1"/>
      <w:marLeft w:val="0"/>
      <w:marRight w:val="0"/>
      <w:marTop w:val="0"/>
      <w:marBottom w:val="0"/>
      <w:divBdr>
        <w:top w:val="none" w:sz="0" w:space="0" w:color="auto"/>
        <w:left w:val="none" w:sz="0" w:space="0" w:color="auto"/>
        <w:bottom w:val="none" w:sz="0" w:space="0" w:color="auto"/>
        <w:right w:val="none" w:sz="0" w:space="0" w:color="auto"/>
      </w:divBdr>
    </w:div>
    <w:div w:id="1124344868">
      <w:bodyDiv w:val="1"/>
      <w:marLeft w:val="0"/>
      <w:marRight w:val="0"/>
      <w:marTop w:val="0"/>
      <w:marBottom w:val="0"/>
      <w:divBdr>
        <w:top w:val="none" w:sz="0" w:space="0" w:color="auto"/>
        <w:left w:val="none" w:sz="0" w:space="0" w:color="auto"/>
        <w:bottom w:val="none" w:sz="0" w:space="0" w:color="auto"/>
        <w:right w:val="none" w:sz="0" w:space="0" w:color="auto"/>
      </w:divBdr>
    </w:div>
    <w:div w:id="1185948251">
      <w:bodyDiv w:val="1"/>
      <w:marLeft w:val="0"/>
      <w:marRight w:val="0"/>
      <w:marTop w:val="0"/>
      <w:marBottom w:val="0"/>
      <w:divBdr>
        <w:top w:val="none" w:sz="0" w:space="0" w:color="auto"/>
        <w:left w:val="none" w:sz="0" w:space="0" w:color="auto"/>
        <w:bottom w:val="none" w:sz="0" w:space="0" w:color="auto"/>
        <w:right w:val="none" w:sz="0" w:space="0" w:color="auto"/>
      </w:divBdr>
    </w:div>
    <w:div w:id="1296791847">
      <w:bodyDiv w:val="1"/>
      <w:marLeft w:val="0"/>
      <w:marRight w:val="0"/>
      <w:marTop w:val="0"/>
      <w:marBottom w:val="0"/>
      <w:divBdr>
        <w:top w:val="none" w:sz="0" w:space="0" w:color="auto"/>
        <w:left w:val="none" w:sz="0" w:space="0" w:color="auto"/>
        <w:bottom w:val="none" w:sz="0" w:space="0" w:color="auto"/>
        <w:right w:val="none" w:sz="0" w:space="0" w:color="auto"/>
      </w:divBdr>
    </w:div>
    <w:div w:id="1357272234">
      <w:bodyDiv w:val="1"/>
      <w:marLeft w:val="0"/>
      <w:marRight w:val="0"/>
      <w:marTop w:val="0"/>
      <w:marBottom w:val="0"/>
      <w:divBdr>
        <w:top w:val="none" w:sz="0" w:space="0" w:color="auto"/>
        <w:left w:val="none" w:sz="0" w:space="0" w:color="auto"/>
        <w:bottom w:val="none" w:sz="0" w:space="0" w:color="auto"/>
        <w:right w:val="none" w:sz="0" w:space="0" w:color="auto"/>
      </w:divBdr>
    </w:div>
    <w:div w:id="1428503271">
      <w:bodyDiv w:val="1"/>
      <w:marLeft w:val="0"/>
      <w:marRight w:val="0"/>
      <w:marTop w:val="0"/>
      <w:marBottom w:val="0"/>
      <w:divBdr>
        <w:top w:val="none" w:sz="0" w:space="0" w:color="auto"/>
        <w:left w:val="none" w:sz="0" w:space="0" w:color="auto"/>
        <w:bottom w:val="none" w:sz="0" w:space="0" w:color="auto"/>
        <w:right w:val="none" w:sz="0" w:space="0" w:color="auto"/>
      </w:divBdr>
    </w:div>
    <w:div w:id="1466893334">
      <w:bodyDiv w:val="1"/>
      <w:marLeft w:val="0"/>
      <w:marRight w:val="0"/>
      <w:marTop w:val="0"/>
      <w:marBottom w:val="0"/>
      <w:divBdr>
        <w:top w:val="none" w:sz="0" w:space="0" w:color="auto"/>
        <w:left w:val="none" w:sz="0" w:space="0" w:color="auto"/>
        <w:bottom w:val="none" w:sz="0" w:space="0" w:color="auto"/>
        <w:right w:val="none" w:sz="0" w:space="0" w:color="auto"/>
      </w:divBdr>
    </w:div>
    <w:div w:id="1585530408">
      <w:bodyDiv w:val="1"/>
      <w:marLeft w:val="0"/>
      <w:marRight w:val="0"/>
      <w:marTop w:val="0"/>
      <w:marBottom w:val="0"/>
      <w:divBdr>
        <w:top w:val="none" w:sz="0" w:space="0" w:color="auto"/>
        <w:left w:val="none" w:sz="0" w:space="0" w:color="auto"/>
        <w:bottom w:val="none" w:sz="0" w:space="0" w:color="auto"/>
        <w:right w:val="none" w:sz="0" w:space="0" w:color="auto"/>
      </w:divBdr>
    </w:div>
    <w:div w:id="1762332802">
      <w:bodyDiv w:val="1"/>
      <w:marLeft w:val="0"/>
      <w:marRight w:val="0"/>
      <w:marTop w:val="0"/>
      <w:marBottom w:val="0"/>
      <w:divBdr>
        <w:top w:val="none" w:sz="0" w:space="0" w:color="auto"/>
        <w:left w:val="none" w:sz="0" w:space="0" w:color="auto"/>
        <w:bottom w:val="none" w:sz="0" w:space="0" w:color="auto"/>
        <w:right w:val="none" w:sz="0" w:space="0" w:color="auto"/>
      </w:divBdr>
    </w:div>
    <w:div w:id="1778941397">
      <w:bodyDiv w:val="1"/>
      <w:marLeft w:val="0"/>
      <w:marRight w:val="0"/>
      <w:marTop w:val="0"/>
      <w:marBottom w:val="0"/>
      <w:divBdr>
        <w:top w:val="none" w:sz="0" w:space="0" w:color="auto"/>
        <w:left w:val="none" w:sz="0" w:space="0" w:color="auto"/>
        <w:bottom w:val="none" w:sz="0" w:space="0" w:color="auto"/>
        <w:right w:val="none" w:sz="0" w:space="0" w:color="auto"/>
      </w:divBdr>
    </w:div>
    <w:div w:id="1795101693">
      <w:bodyDiv w:val="1"/>
      <w:marLeft w:val="0"/>
      <w:marRight w:val="0"/>
      <w:marTop w:val="0"/>
      <w:marBottom w:val="0"/>
      <w:divBdr>
        <w:top w:val="none" w:sz="0" w:space="0" w:color="auto"/>
        <w:left w:val="none" w:sz="0" w:space="0" w:color="auto"/>
        <w:bottom w:val="none" w:sz="0" w:space="0" w:color="auto"/>
        <w:right w:val="none" w:sz="0" w:space="0" w:color="auto"/>
      </w:divBdr>
    </w:div>
    <w:div w:id="1872188405">
      <w:bodyDiv w:val="1"/>
      <w:marLeft w:val="0"/>
      <w:marRight w:val="0"/>
      <w:marTop w:val="0"/>
      <w:marBottom w:val="0"/>
      <w:divBdr>
        <w:top w:val="none" w:sz="0" w:space="0" w:color="auto"/>
        <w:left w:val="none" w:sz="0" w:space="0" w:color="auto"/>
        <w:bottom w:val="none" w:sz="0" w:space="0" w:color="auto"/>
        <w:right w:val="none" w:sz="0" w:space="0" w:color="auto"/>
      </w:divBdr>
    </w:div>
    <w:div w:id="1874270722">
      <w:bodyDiv w:val="1"/>
      <w:marLeft w:val="0"/>
      <w:marRight w:val="0"/>
      <w:marTop w:val="0"/>
      <w:marBottom w:val="0"/>
      <w:divBdr>
        <w:top w:val="none" w:sz="0" w:space="0" w:color="auto"/>
        <w:left w:val="none" w:sz="0" w:space="0" w:color="auto"/>
        <w:bottom w:val="none" w:sz="0" w:space="0" w:color="auto"/>
        <w:right w:val="none" w:sz="0" w:space="0" w:color="auto"/>
      </w:divBdr>
    </w:div>
    <w:div w:id="1995792213">
      <w:bodyDiv w:val="1"/>
      <w:marLeft w:val="0"/>
      <w:marRight w:val="0"/>
      <w:marTop w:val="0"/>
      <w:marBottom w:val="0"/>
      <w:divBdr>
        <w:top w:val="none" w:sz="0" w:space="0" w:color="auto"/>
        <w:left w:val="none" w:sz="0" w:space="0" w:color="auto"/>
        <w:bottom w:val="none" w:sz="0" w:space="0" w:color="auto"/>
        <w:right w:val="none" w:sz="0" w:space="0" w:color="auto"/>
      </w:divBdr>
    </w:div>
    <w:div w:id="2061048251">
      <w:bodyDiv w:val="1"/>
      <w:marLeft w:val="0"/>
      <w:marRight w:val="0"/>
      <w:marTop w:val="0"/>
      <w:marBottom w:val="0"/>
      <w:divBdr>
        <w:top w:val="none" w:sz="0" w:space="0" w:color="auto"/>
        <w:left w:val="none" w:sz="0" w:space="0" w:color="auto"/>
        <w:bottom w:val="none" w:sz="0" w:space="0" w:color="auto"/>
        <w:right w:val="none" w:sz="0" w:space="0" w:color="auto"/>
      </w:divBdr>
    </w:div>
    <w:div w:id="2064212000">
      <w:bodyDiv w:val="1"/>
      <w:marLeft w:val="0"/>
      <w:marRight w:val="0"/>
      <w:marTop w:val="0"/>
      <w:marBottom w:val="0"/>
      <w:divBdr>
        <w:top w:val="none" w:sz="0" w:space="0" w:color="auto"/>
        <w:left w:val="none" w:sz="0" w:space="0" w:color="auto"/>
        <w:bottom w:val="none" w:sz="0" w:space="0" w:color="auto"/>
        <w:right w:val="none" w:sz="0" w:space="0" w:color="auto"/>
      </w:divBdr>
    </w:div>
    <w:div w:id="2118675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image" Target="media/image6.JPG" /><Relationship Id="rId18" Type="http://schemas.openxmlformats.org/officeDocument/2006/relationships/image" Target="media/image11.JPG" /><Relationship Id="rId3" Type="http://schemas.openxmlformats.org/officeDocument/2006/relationships/styles" Target="styles.xml" /><Relationship Id="rId21" Type="http://schemas.openxmlformats.org/officeDocument/2006/relationships/image" Target="media/image14.JPG" /><Relationship Id="rId7" Type="http://schemas.openxmlformats.org/officeDocument/2006/relationships/endnotes" Target="endnotes.xml" /><Relationship Id="rId12" Type="http://schemas.openxmlformats.org/officeDocument/2006/relationships/image" Target="media/image5.png" /><Relationship Id="rId17" Type="http://schemas.openxmlformats.org/officeDocument/2006/relationships/image" Target="media/image10.JPG" /><Relationship Id="rId25" Type="http://schemas.openxmlformats.org/officeDocument/2006/relationships/theme" Target="theme/theme1.xml" /><Relationship Id="rId2" Type="http://schemas.openxmlformats.org/officeDocument/2006/relationships/numbering" Target="numbering.xml" /><Relationship Id="rId16" Type="http://schemas.openxmlformats.org/officeDocument/2006/relationships/image" Target="media/image9.JPG" /><Relationship Id="rId20" Type="http://schemas.openxmlformats.org/officeDocument/2006/relationships/image" Target="media/image13.JP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image" Target="media/image4.JPG" /><Relationship Id="rId24"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image" Target="media/image8.JPG" /><Relationship Id="rId23" Type="http://schemas.openxmlformats.org/officeDocument/2006/relationships/image" Target="media/image16.JPG" /><Relationship Id="rId10" Type="http://schemas.openxmlformats.org/officeDocument/2006/relationships/image" Target="media/image3.JPG" /><Relationship Id="rId19" Type="http://schemas.openxmlformats.org/officeDocument/2006/relationships/image" Target="media/image12.JPG" /><Relationship Id="rId4" Type="http://schemas.openxmlformats.org/officeDocument/2006/relationships/settings" Target="settings.xml" /><Relationship Id="rId9" Type="http://schemas.openxmlformats.org/officeDocument/2006/relationships/image" Target="media/image2.JPG" /><Relationship Id="rId14" Type="http://schemas.openxmlformats.org/officeDocument/2006/relationships/image" Target="media/image7.JPG" /><Relationship Id="rId22" Type="http://schemas.openxmlformats.org/officeDocument/2006/relationships/image" Target="media/image15.JPG"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ob19</b:Tag>
    <b:SourceType>ConferenceProceedings</b:SourceType>
    <b:Guid>{46A80BB5-8715-4C4E-A125-189FE556F5BA}</b:Guid>
    <b:Title>Natural language processing</b:Title>
    <b:Year>2019</b:Year>
    <b:Author>
      <b:Author>
        <b:NameList>
          <b:Person>
            <b:Last>Chowdhury</b:Last>
            <b:First>Gobinda</b:First>
            <b:Middle>G.</b:Middle>
          </b:Person>
        </b:NameList>
      </b:Author>
    </b:Author>
    <b:ConferenceName>Annual Review of Information Science and Technology</b:ConferenceName>
    <b:RefOrder>1</b:RefOrder>
  </b:Source>
</b:Sources>
</file>

<file path=customXml/itemProps1.xml><?xml version="1.0" encoding="utf-8"?>
<ds:datastoreItem xmlns:ds="http://schemas.openxmlformats.org/officeDocument/2006/customXml" ds:itemID="{13F37E06-2C6C-443D-90B9-57878DD6DF7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352</TotalTime>
  <Pages>1</Pages>
  <Words>18628</Words>
  <Characters>106186</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24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aina Siddiqui</dc:creator>
  <cp:keywords/>
  <dc:description/>
  <cp:lastModifiedBy>Lubaina Azzad</cp:lastModifiedBy>
  <cp:revision>59</cp:revision>
  <dcterms:created xsi:type="dcterms:W3CDTF">2020-06-14T16:18:00Z</dcterms:created>
  <dcterms:modified xsi:type="dcterms:W3CDTF">2023-08-31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c72b9c-36cf-368e-8141-97706d70bc42</vt:lpwstr>
  </property>
  <property fmtid="{D5CDD505-2E9C-101B-9397-08002B2CF9AE}" pid="24" name="Mendeley Citation Style_1">
    <vt:lpwstr>http://www.zotero.org/styles/apa</vt:lpwstr>
  </property>
</Properties>
</file>